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13ECDE" w14:textId="6FC99891" w:rsidR="00DF34E5" w:rsidRPr="0040061F" w:rsidRDefault="00DF34E5" w:rsidP="009C51D9">
      <w:pPr>
        <w:spacing w:line="480" w:lineRule="auto"/>
        <w:rPr>
          <w:b/>
        </w:rPr>
      </w:pPr>
      <w:r w:rsidRPr="0040061F">
        <w:rPr>
          <w:b/>
        </w:rPr>
        <w:t>Kinetic characterization of over 100 glycoside hydrolase mutants enables the discovery of structural features correlated with kinetic constants</w:t>
      </w:r>
    </w:p>
    <w:p w14:paraId="6272D098" w14:textId="77777777" w:rsidR="00DF34E5" w:rsidRDefault="00DF34E5" w:rsidP="008C36CB">
      <w:pPr>
        <w:spacing w:line="480" w:lineRule="auto"/>
      </w:pPr>
    </w:p>
    <w:p w14:paraId="69B95027" w14:textId="2CE761DB" w:rsidR="00DF34E5" w:rsidRDefault="00DF34E5" w:rsidP="008C36CB">
      <w:pPr>
        <w:spacing w:line="480" w:lineRule="auto"/>
      </w:pPr>
      <w:r>
        <w:rPr>
          <w:rFonts w:hint="eastAsia"/>
        </w:rPr>
        <w:t>D</w:t>
      </w:r>
      <w:r w:rsidR="00C42201">
        <w:t xml:space="preserve">ylan </w:t>
      </w:r>
      <w:r>
        <w:rPr>
          <w:rFonts w:hint="eastAsia"/>
        </w:rPr>
        <w:t>A</w:t>
      </w:r>
      <w:r w:rsidR="00C42201">
        <w:t>lexander</w:t>
      </w:r>
      <w:r>
        <w:rPr>
          <w:rFonts w:hint="eastAsia"/>
        </w:rPr>
        <w:t xml:space="preserve"> Carlin</w:t>
      </w:r>
      <w:r w:rsidRPr="00DF34E5">
        <w:rPr>
          <w:rFonts w:hint="eastAsia"/>
          <w:vertAlign w:val="superscript"/>
        </w:rPr>
        <w:t>1</w:t>
      </w:r>
      <w:r>
        <w:rPr>
          <w:rFonts w:hint="eastAsia"/>
        </w:rPr>
        <w:t>*, R</w:t>
      </w:r>
      <w:r w:rsidR="00C42201">
        <w:t xml:space="preserve">yan </w:t>
      </w:r>
      <w:r>
        <w:rPr>
          <w:rFonts w:hint="eastAsia"/>
        </w:rPr>
        <w:t>W</w:t>
      </w:r>
      <w:r w:rsidR="00C42201">
        <w:t>.</w:t>
      </w:r>
      <w:r>
        <w:rPr>
          <w:rFonts w:hint="eastAsia"/>
        </w:rPr>
        <w:t xml:space="preserve"> Caster</w:t>
      </w:r>
      <w:r w:rsidRPr="00DF34E5">
        <w:rPr>
          <w:vertAlign w:val="superscript"/>
        </w:rPr>
        <w:t>2</w:t>
      </w:r>
      <w:r>
        <w:rPr>
          <w:rFonts w:hint="eastAsia"/>
        </w:rPr>
        <w:t xml:space="preserve">*, </w:t>
      </w:r>
      <w:r w:rsidRPr="00DC00E8">
        <w:t>X</w:t>
      </w:r>
      <w:r w:rsidR="00C42201" w:rsidRPr="00DC00E8">
        <w:t xml:space="preserve">iaokang </w:t>
      </w:r>
      <w:r w:rsidRPr="00DC00E8">
        <w:t>Wang</w:t>
      </w:r>
      <w:ins w:id="0" w:author="ilias tagkopoulos" w:date="2015-05-15T12:51:00Z">
        <w:r w:rsidR="009B3CF7">
          <w:rPr>
            <w:vertAlign w:val="superscript"/>
          </w:rPr>
          <w:t>5</w:t>
        </w:r>
      </w:ins>
      <w:r>
        <w:rPr>
          <w:rFonts w:hint="eastAsia"/>
        </w:rPr>
        <w:t>, S</w:t>
      </w:r>
      <w:r w:rsidR="00C42201">
        <w:t xml:space="preserve">tephanie </w:t>
      </w:r>
      <w:r>
        <w:rPr>
          <w:rFonts w:hint="eastAsia"/>
        </w:rPr>
        <w:t>A</w:t>
      </w:r>
      <w:r w:rsidR="00C42201">
        <w:t>.</w:t>
      </w:r>
      <w:r>
        <w:rPr>
          <w:rFonts w:hint="eastAsia"/>
        </w:rPr>
        <w:t xml:space="preserve"> Betzenderfer</w:t>
      </w:r>
      <w:r>
        <w:rPr>
          <w:vertAlign w:val="superscript"/>
        </w:rPr>
        <w:t>2</w:t>
      </w:r>
      <w:r>
        <w:rPr>
          <w:rFonts w:hint="eastAsia"/>
        </w:rPr>
        <w:t>, C</w:t>
      </w:r>
      <w:r w:rsidR="00C42201">
        <w:t xml:space="preserve">laire </w:t>
      </w:r>
      <w:r>
        <w:rPr>
          <w:rFonts w:hint="eastAsia"/>
        </w:rPr>
        <w:t>X</w:t>
      </w:r>
      <w:r w:rsidR="00C42201">
        <w:t>.</w:t>
      </w:r>
      <w:r>
        <w:rPr>
          <w:rFonts w:hint="eastAsia"/>
        </w:rPr>
        <w:t xml:space="preserve"> Chen</w:t>
      </w:r>
      <w:r w:rsidR="00C42201">
        <w:rPr>
          <w:vertAlign w:val="superscript"/>
        </w:rPr>
        <w:t>2</w:t>
      </w:r>
      <w:r>
        <w:rPr>
          <w:rFonts w:hint="eastAsia"/>
        </w:rPr>
        <w:t>, V</w:t>
      </w:r>
      <w:r w:rsidR="00C42201">
        <w:t xml:space="preserve">easna </w:t>
      </w:r>
      <w:r>
        <w:rPr>
          <w:rFonts w:hint="eastAsia"/>
        </w:rPr>
        <w:t>M</w:t>
      </w:r>
      <w:r w:rsidR="00C42201">
        <w:t>.</w:t>
      </w:r>
      <w:r>
        <w:rPr>
          <w:rFonts w:hint="eastAsia"/>
        </w:rPr>
        <w:t xml:space="preserve"> Duong</w:t>
      </w:r>
      <w:r w:rsidR="00C42201">
        <w:rPr>
          <w:vertAlign w:val="superscript"/>
        </w:rPr>
        <w:t>2</w:t>
      </w:r>
      <w:r>
        <w:rPr>
          <w:rFonts w:hint="eastAsia"/>
        </w:rPr>
        <w:t>, C</w:t>
      </w:r>
      <w:r w:rsidR="00C42201">
        <w:t xml:space="preserve">arolina </w:t>
      </w:r>
      <w:r>
        <w:rPr>
          <w:rFonts w:hint="eastAsia"/>
        </w:rPr>
        <w:t>V</w:t>
      </w:r>
      <w:r w:rsidR="00C42201">
        <w:t>.</w:t>
      </w:r>
      <w:r>
        <w:rPr>
          <w:rFonts w:hint="eastAsia"/>
        </w:rPr>
        <w:t xml:space="preserve"> Ryklansky</w:t>
      </w:r>
      <w:r w:rsidR="00C42201">
        <w:rPr>
          <w:vertAlign w:val="superscript"/>
        </w:rPr>
        <w:t>2</w:t>
      </w:r>
      <w:r>
        <w:rPr>
          <w:rFonts w:hint="eastAsia"/>
        </w:rPr>
        <w:t>, A</w:t>
      </w:r>
      <w:r w:rsidR="00C42201">
        <w:t>lp</w:t>
      </w:r>
      <w:r>
        <w:rPr>
          <w:rFonts w:hint="eastAsia"/>
        </w:rPr>
        <w:t xml:space="preserve"> Alpekin</w:t>
      </w:r>
      <w:r w:rsidR="00C42201">
        <w:rPr>
          <w:vertAlign w:val="superscript"/>
        </w:rPr>
        <w:t>2</w:t>
      </w:r>
      <w:r>
        <w:rPr>
          <w:rFonts w:hint="eastAsia"/>
        </w:rPr>
        <w:t>, N</w:t>
      </w:r>
      <w:r w:rsidR="00C42201">
        <w:t>athan</w:t>
      </w:r>
      <w:r>
        <w:rPr>
          <w:rFonts w:hint="eastAsia"/>
        </w:rPr>
        <w:t xml:space="preserve"> Beaumont</w:t>
      </w:r>
      <w:r w:rsidR="00C42201">
        <w:rPr>
          <w:vertAlign w:val="superscript"/>
        </w:rPr>
        <w:t>2</w:t>
      </w:r>
      <w:r>
        <w:rPr>
          <w:rFonts w:hint="eastAsia"/>
        </w:rPr>
        <w:t>, H</w:t>
      </w:r>
      <w:r w:rsidR="00C42201">
        <w:t>ar</w:t>
      </w:r>
      <w:ins w:id="1" w:author="Alex" w:date="2015-05-18T16:22:00Z">
        <w:r w:rsidR="00DC00E8">
          <w:t>s</w:t>
        </w:r>
      </w:ins>
      <w:r w:rsidR="00C42201">
        <w:t>hul</w:t>
      </w:r>
      <w:r>
        <w:rPr>
          <w:rFonts w:hint="eastAsia"/>
        </w:rPr>
        <w:t xml:space="preserve"> Kapoor</w:t>
      </w:r>
      <w:r w:rsidR="00C42201">
        <w:rPr>
          <w:vertAlign w:val="superscript"/>
        </w:rPr>
        <w:t>2</w:t>
      </w:r>
      <w:r>
        <w:rPr>
          <w:rFonts w:hint="eastAsia"/>
        </w:rPr>
        <w:t>, N</w:t>
      </w:r>
      <w:r w:rsidR="00C42201">
        <w:t>icole</w:t>
      </w:r>
      <w:r>
        <w:rPr>
          <w:rFonts w:hint="eastAsia"/>
        </w:rPr>
        <w:t xml:space="preserve"> Kim</w:t>
      </w:r>
      <w:r w:rsidR="00C42201">
        <w:rPr>
          <w:vertAlign w:val="superscript"/>
        </w:rPr>
        <w:t>2</w:t>
      </w:r>
      <w:r>
        <w:rPr>
          <w:rFonts w:hint="eastAsia"/>
        </w:rPr>
        <w:t>, H</w:t>
      </w:r>
      <w:r w:rsidR="00C42201">
        <w:t>osna</w:t>
      </w:r>
      <w:r>
        <w:rPr>
          <w:rFonts w:hint="eastAsia"/>
        </w:rPr>
        <w:t xml:space="preserve"> Mohabbot</w:t>
      </w:r>
      <w:r w:rsidR="00C42201">
        <w:rPr>
          <w:vertAlign w:val="superscript"/>
        </w:rPr>
        <w:t>2</w:t>
      </w:r>
      <w:r>
        <w:rPr>
          <w:rFonts w:hint="eastAsia"/>
        </w:rPr>
        <w:t>, B</w:t>
      </w:r>
      <w:r w:rsidR="00C42201">
        <w:t>oyu</w:t>
      </w:r>
      <w:r>
        <w:rPr>
          <w:rFonts w:hint="eastAsia"/>
        </w:rPr>
        <w:t xml:space="preserve"> Pang</w:t>
      </w:r>
      <w:r w:rsidR="00C42201">
        <w:rPr>
          <w:vertAlign w:val="superscript"/>
        </w:rPr>
        <w:t>2</w:t>
      </w:r>
      <w:r w:rsidR="00C42201">
        <w:rPr>
          <w:rFonts w:hint="eastAsia"/>
        </w:rPr>
        <w:t>, R</w:t>
      </w:r>
      <w:r w:rsidR="00C42201">
        <w:t>achel</w:t>
      </w:r>
      <w:r w:rsidR="00C42201">
        <w:rPr>
          <w:rFonts w:hint="eastAsia"/>
        </w:rPr>
        <w:t xml:space="preserve"> Teel</w:t>
      </w:r>
      <w:r w:rsidR="00C42201">
        <w:rPr>
          <w:vertAlign w:val="superscript"/>
        </w:rPr>
        <w:t>2</w:t>
      </w:r>
      <w:r>
        <w:rPr>
          <w:rFonts w:hint="eastAsia"/>
        </w:rPr>
        <w:t>, L</w:t>
      </w:r>
      <w:r w:rsidR="00C42201">
        <w:t>illian</w:t>
      </w:r>
      <w:r>
        <w:rPr>
          <w:rFonts w:hint="eastAsia"/>
        </w:rPr>
        <w:t xml:space="preserve"> Whithaus</w:t>
      </w:r>
      <w:r w:rsidR="00C42201">
        <w:rPr>
          <w:vertAlign w:val="superscript"/>
        </w:rPr>
        <w:t>2</w:t>
      </w:r>
      <w:r>
        <w:rPr>
          <w:rFonts w:hint="eastAsia"/>
        </w:rPr>
        <w:t>, I</w:t>
      </w:r>
      <w:r w:rsidR="00C42201">
        <w:t>lias</w:t>
      </w:r>
      <w:r w:rsidR="00C42201">
        <w:rPr>
          <w:rFonts w:hint="eastAsia"/>
        </w:rPr>
        <w:t xml:space="preserve"> Tagkopoulos</w:t>
      </w:r>
      <w:r w:rsidR="00197777">
        <w:rPr>
          <w:vertAlign w:val="superscript"/>
        </w:rPr>
        <w:t>2,6</w:t>
      </w:r>
      <w:r w:rsidR="00C42201">
        <w:rPr>
          <w:rFonts w:hint="eastAsia"/>
        </w:rPr>
        <w:t>,</w:t>
      </w:r>
      <w:r>
        <w:rPr>
          <w:rFonts w:hint="eastAsia"/>
        </w:rPr>
        <w:t xml:space="preserve"> J</w:t>
      </w:r>
      <w:r w:rsidR="00C42201">
        <w:t xml:space="preserve">ustin </w:t>
      </w:r>
      <w:r>
        <w:rPr>
          <w:rFonts w:hint="eastAsia"/>
        </w:rPr>
        <w:t>B</w:t>
      </w:r>
      <w:r w:rsidR="00C42201">
        <w:t>.</w:t>
      </w:r>
      <w:r>
        <w:rPr>
          <w:rFonts w:hint="eastAsia"/>
        </w:rPr>
        <w:t xml:space="preserve"> Siegel</w:t>
      </w:r>
      <w:r w:rsidR="00197777">
        <w:rPr>
          <w:vertAlign w:val="superscript"/>
        </w:rPr>
        <w:t>2,3,4</w:t>
      </w:r>
    </w:p>
    <w:p w14:paraId="0544C874" w14:textId="77777777" w:rsidR="00C42201" w:rsidRDefault="00C42201" w:rsidP="008C36CB">
      <w:pPr>
        <w:spacing w:line="480" w:lineRule="auto"/>
      </w:pPr>
    </w:p>
    <w:p w14:paraId="3ACACD47" w14:textId="77777777" w:rsidR="00DF34E5" w:rsidRDefault="00DF34E5" w:rsidP="008C36CB">
      <w:pPr>
        <w:spacing w:line="480" w:lineRule="auto"/>
      </w:pPr>
      <w:r>
        <w:t>Author affiliations:</w:t>
      </w:r>
    </w:p>
    <w:p w14:paraId="1131ED0B" w14:textId="77777777" w:rsidR="00DF34E5" w:rsidRDefault="00DF34E5" w:rsidP="008C36CB">
      <w:pPr>
        <w:spacing w:line="480" w:lineRule="auto"/>
      </w:pPr>
      <w:r>
        <w:rPr>
          <w:rFonts w:hint="eastAsia"/>
        </w:rPr>
        <w:t>1. Biophysics Graduate Group, University of California, Davis</w:t>
      </w:r>
    </w:p>
    <w:p w14:paraId="435F8714" w14:textId="77777777" w:rsidR="00DF34E5" w:rsidRDefault="00DF34E5" w:rsidP="008C36CB">
      <w:pPr>
        <w:spacing w:line="480" w:lineRule="auto"/>
      </w:pPr>
      <w:r>
        <w:rPr>
          <w:rFonts w:hint="eastAsia"/>
        </w:rPr>
        <w:t>2. Genome Center, University of California, Davis</w:t>
      </w:r>
    </w:p>
    <w:p w14:paraId="42CDDA10" w14:textId="77777777" w:rsidR="00DF34E5" w:rsidRDefault="00DF34E5" w:rsidP="008C36CB">
      <w:pPr>
        <w:spacing w:line="480" w:lineRule="auto"/>
      </w:pPr>
      <w:r>
        <w:t xml:space="preserve">3. </w:t>
      </w:r>
      <w:r>
        <w:rPr>
          <w:rFonts w:hint="eastAsia"/>
        </w:rPr>
        <w:t>Department of Chemistry, University of California, Davis</w:t>
      </w:r>
    </w:p>
    <w:p w14:paraId="6E3382CF" w14:textId="77777777" w:rsidR="00DF34E5" w:rsidRDefault="00DF34E5" w:rsidP="008C36CB">
      <w:pPr>
        <w:spacing w:line="480" w:lineRule="auto"/>
      </w:pPr>
      <w:r>
        <w:t xml:space="preserve">4. </w:t>
      </w:r>
      <w:r>
        <w:rPr>
          <w:rFonts w:hint="eastAsia"/>
        </w:rPr>
        <w:t>Department of Biochemistry &amp; Molecular Medicine, University of California, Davis</w:t>
      </w:r>
    </w:p>
    <w:p w14:paraId="492E27B9" w14:textId="77777777" w:rsidR="00DF34E5" w:rsidRDefault="00DF34E5" w:rsidP="008C36CB">
      <w:pPr>
        <w:spacing w:line="480" w:lineRule="auto"/>
      </w:pPr>
      <w:r w:rsidRPr="00DC00E8">
        <w:t>5. Department of Biomedical Engineering, University of California, Davis</w:t>
      </w:r>
    </w:p>
    <w:p w14:paraId="0AB6CD09" w14:textId="77777777" w:rsidR="00DF34E5" w:rsidRDefault="00DF34E5" w:rsidP="008C36CB">
      <w:pPr>
        <w:spacing w:line="480" w:lineRule="auto"/>
      </w:pPr>
      <w:r>
        <w:t>6. Department of Computer Science, University of California, Davis</w:t>
      </w:r>
    </w:p>
    <w:p w14:paraId="21E48A2B" w14:textId="77777777" w:rsidR="00DF34E5" w:rsidRDefault="00DF34E5" w:rsidP="008C36CB">
      <w:pPr>
        <w:spacing w:line="480" w:lineRule="auto"/>
      </w:pPr>
    </w:p>
    <w:p w14:paraId="2A3BCB4A" w14:textId="52F2A348" w:rsidR="00AE71AE" w:rsidRPr="00AE71AE" w:rsidRDefault="00DF34E5" w:rsidP="008C36CB">
      <w:pPr>
        <w:spacing w:line="480" w:lineRule="auto"/>
        <w:rPr>
          <w:b/>
        </w:rPr>
      </w:pPr>
      <w:r w:rsidRPr="00AE71AE">
        <w:rPr>
          <w:b/>
        </w:rPr>
        <w:t>ABSTRACT</w:t>
      </w:r>
    </w:p>
    <w:p w14:paraId="17BAFA64" w14:textId="194FDD25" w:rsidR="00DF34E5" w:rsidRDefault="00DF34E5" w:rsidP="008C36CB">
      <w:pPr>
        <w:spacing w:line="480" w:lineRule="auto"/>
      </w:pPr>
      <w:r>
        <w:t>The use of computational modeling algorithms to guide the design of novel enzyme catalysts is a rapidly growing field.</w:t>
      </w:r>
      <w:r w:rsidR="00CA4931">
        <w:t xml:space="preserve"> </w:t>
      </w:r>
      <w:r w:rsidR="00D92F42">
        <w:t xml:space="preserve">Force-field based methods have now been </w:t>
      </w:r>
      <w:r w:rsidR="00971858">
        <w:t xml:space="preserve">used </w:t>
      </w:r>
      <w:r w:rsidR="00D92F42">
        <w:t xml:space="preserve">to engineer both enzyme specificity and activity, however </w:t>
      </w:r>
      <w:ins w:id="2" w:author="Justin Siegel" w:date="2015-05-17T17:58:00Z">
        <w:r w:rsidR="00CC39BA">
          <w:t xml:space="preserve">the </w:t>
        </w:r>
      </w:ins>
      <w:del w:id="3" w:author="Alex" w:date="2015-05-19T12:09:00Z">
        <w:r w:rsidR="00D92F42" w:rsidDel="001750FD">
          <w:delText>rate</w:delText>
        </w:r>
      </w:del>
      <w:ins w:id="4" w:author="Justin Siegel" w:date="2015-05-17T17:58:00Z">
        <w:del w:id="5" w:author="Alex" w:date="2015-05-19T12:09:00Z">
          <w:r w:rsidR="00CC39BA" w:rsidDel="001750FD">
            <w:delText xml:space="preserve"> </w:delText>
          </w:r>
        </w:del>
      </w:ins>
      <w:ins w:id="6" w:author="Alex" w:date="2015-05-19T12:09:00Z">
        <w:r w:rsidR="001750FD">
          <w:t>proportion</w:t>
        </w:r>
        <w:bookmarkStart w:id="7" w:name="_GoBack"/>
        <w:bookmarkEnd w:id="7"/>
        <w:r w:rsidR="001750FD">
          <w:t xml:space="preserve"> </w:t>
        </w:r>
      </w:ins>
      <w:ins w:id="8" w:author="Justin Siegel" w:date="2015-05-17T17:58:00Z">
        <w:r w:rsidR="00CC39BA">
          <w:t xml:space="preserve">of </w:t>
        </w:r>
      </w:ins>
      <w:ins w:id="9" w:author="Justin Siegel" w:date="2015-05-18T19:50:00Z">
        <w:r w:rsidR="00325684">
          <w:t xml:space="preserve">designed </w:t>
        </w:r>
      </w:ins>
      <w:ins w:id="10" w:author="Justin Siegel" w:date="2015-05-17T17:58:00Z">
        <w:r w:rsidR="00CC39BA">
          <w:t>mutants with</w:t>
        </w:r>
      </w:ins>
      <w:ins w:id="11" w:author="Justin Siegel" w:date="2015-05-18T19:50:00Z">
        <w:r w:rsidR="00325684">
          <w:t xml:space="preserve"> the</w:t>
        </w:r>
      </w:ins>
      <w:ins w:id="12" w:author="Justin Siegel" w:date="2015-05-17T17:58:00Z">
        <w:r w:rsidR="00CC39BA">
          <w:t xml:space="preserve"> intended functionality</w:t>
        </w:r>
      </w:ins>
      <w:r w:rsidR="00D92F42">
        <w:t xml:space="preserve"> </w:t>
      </w:r>
      <w:ins w:id="13" w:author="Justin Siegel" w:date="2015-05-17T17:58:00Z">
        <w:r w:rsidR="00CC39BA">
          <w:t xml:space="preserve">is </w:t>
        </w:r>
      </w:ins>
      <w:ins w:id="14" w:author="Justin Siegel" w:date="2015-05-18T19:50:00Z">
        <w:r w:rsidR="00325684">
          <w:t xml:space="preserve">often </w:t>
        </w:r>
      </w:ins>
      <w:ins w:id="15" w:author="Justin Siegel" w:date="2015-05-17T17:58:00Z">
        <w:r w:rsidR="00CC39BA">
          <w:t xml:space="preserve">less than </w:t>
        </w:r>
      </w:ins>
      <w:r w:rsidR="00D92F42">
        <w:t xml:space="preserve">ten percent.  One potential reason for this is that </w:t>
      </w:r>
      <w:r>
        <w:t xml:space="preserve">current force-field based approaches are frequently trained using indirect measures of function rather than direct correlation to </w:t>
      </w:r>
      <w:r>
        <w:lastRenderedPageBreak/>
        <w:t xml:space="preserve">experimentally-determined functional effects. This is due to the lack of datasets for which a large panel of enzyme variants has been produced, purified, and kinetically characterized. Here we report the </w:t>
      </w:r>
      <w:r w:rsidR="004F15C1" w:rsidRPr="00AE71AE">
        <w:rPr>
          <w:i/>
        </w:rPr>
        <w:t>k</w:t>
      </w:r>
      <w:r w:rsidR="004F15C1" w:rsidRPr="00AE71AE">
        <w:rPr>
          <w:vertAlign w:val="subscript"/>
        </w:rPr>
        <w:t>cat</w:t>
      </w:r>
      <w:r>
        <w:t xml:space="preserve"> and </w:t>
      </w:r>
      <w:r w:rsidR="004F15C1">
        <w:t>K</w:t>
      </w:r>
      <w:r w:rsidR="004F15C1" w:rsidRPr="004F15C1">
        <w:rPr>
          <w:vertAlign w:val="subscript"/>
        </w:rPr>
        <w:t>M</w:t>
      </w:r>
      <w:r>
        <w:t xml:space="preserve"> values of over 100 purified mutants of a glycoside hydrolase enzyme</w:t>
      </w:r>
      <w:r w:rsidR="00D92F42">
        <w:t>. We demonstrate the utility of this data set by using machine learning to train a new algorithm that enables prediction of each kinetic parameter based on readily modeled and calculated structural features</w:t>
      </w:r>
      <w:r>
        <w:t xml:space="preserve">. The </w:t>
      </w:r>
      <w:ins w:id="16" w:author="Justin Siegel" w:date="2015-05-18T19:51:00Z">
        <w:r w:rsidR="00325684">
          <w:t xml:space="preserve">generated </w:t>
        </w:r>
      </w:ins>
      <w:r>
        <w:t>dataset and analyses carried out in this study not only provide novel insight into how this enzyme functions, but provides a clear path forward for the improvement of computational enzyme redesign algorithms.</w:t>
      </w:r>
    </w:p>
    <w:p w14:paraId="30EC849B" w14:textId="77777777" w:rsidR="004F15C1" w:rsidRDefault="004F15C1" w:rsidP="008C36CB">
      <w:pPr>
        <w:spacing w:line="480" w:lineRule="auto"/>
      </w:pPr>
    </w:p>
    <w:p w14:paraId="7B248C4A" w14:textId="77777777" w:rsidR="00DF34E5" w:rsidRPr="004F15C1" w:rsidRDefault="00DF34E5" w:rsidP="008C36CB">
      <w:pPr>
        <w:spacing w:line="480" w:lineRule="auto"/>
        <w:rPr>
          <w:b/>
        </w:rPr>
      </w:pPr>
      <w:r w:rsidRPr="004F15C1">
        <w:rPr>
          <w:b/>
        </w:rPr>
        <w:t>INTRODUCTION</w:t>
      </w:r>
    </w:p>
    <w:p w14:paraId="4426FB67" w14:textId="56C7AF41" w:rsidR="00DF34E5" w:rsidRDefault="00DF34E5" w:rsidP="008C36CB">
      <w:pPr>
        <w:spacing w:line="480" w:lineRule="auto"/>
      </w:pPr>
      <w:r>
        <w:t>The ability to rationally reengineer enzyme function using computational approaches has the potential to enable rapid development of highly efficient and specific catalysts tailored for needs beyond those selected for during natural evolution.</w:t>
      </w:r>
      <w:r w:rsidR="00696E24">
        <w:fldChar w:fldCharType="begin"/>
      </w:r>
      <w:r w:rsidR="00696E24">
        <w:instrText xml:space="preserve"> ADDIN EN.CITE &lt;EndNote&gt;&lt;Cite&gt;&lt;Author&gt;Mak&lt;/Author&gt;&lt;Year&gt;2014&lt;/Year&gt;&lt;RecNum&gt;17&lt;/RecNum&gt;&lt;DisplayText&gt;&lt;style face="superscript"&gt;1&lt;/style&gt;&lt;/DisplayText&gt;&lt;record&gt;&lt;rec-number&gt;17&lt;/rec-number&gt;&lt;foreign-keys&gt;&lt;key app="EN" db-id="d22eawd51p0xrpezwr7vdtw2vasp9sx0w25d" timestamp="1431380228"&gt;17&lt;/key&gt;&lt;/foreign-keys&gt;&lt;ref-type name="Journal Article"&gt;17&lt;/ref-type&gt;&lt;contributors&gt;&lt;authors&gt;&lt;author&gt;Mak, Wai Shun&lt;/author&gt;&lt;author&gt;Siegel, Justin B&lt;/author&gt;&lt;/authors&gt;&lt;/contributors&gt;&lt;titles&gt;&lt;title&gt;Computational enzyme design: Transitioning from catalytic proteins to enzymes&lt;/title&gt;&lt;secondary-title&gt;Current opinion in structural biology&lt;/secondary-title&gt;&lt;/titles&gt;&lt;periodical&gt;&lt;full-title&gt;Current opinion in structural biology&lt;/full-title&gt;&lt;/periodical&gt;&lt;pages&gt;87-94&lt;/pages&gt;&lt;volume&gt;27&lt;/volume&gt;&lt;dates&gt;&lt;year&gt;2014&lt;/year&gt;&lt;/dates&gt;&lt;isbn&gt;0959-440X&lt;/isbn&gt;&lt;urls&gt;&lt;/urls&gt;&lt;/record&gt;&lt;/Cite&gt;&lt;/EndNote&gt;</w:instrText>
      </w:r>
      <w:r w:rsidR="00696E24">
        <w:fldChar w:fldCharType="separate"/>
      </w:r>
      <w:r w:rsidR="00696E24" w:rsidRPr="00696E24">
        <w:rPr>
          <w:noProof/>
          <w:vertAlign w:val="superscript"/>
        </w:rPr>
        <w:t>1</w:t>
      </w:r>
      <w:r w:rsidR="00696E24">
        <w:fldChar w:fldCharType="end"/>
      </w:r>
      <w:r>
        <w:t xml:space="preserve"> A growing route for engineering enzyme catalysts is the use of computational tools to evaluate potential mutations </w:t>
      </w:r>
      <w:r w:rsidRPr="00AA5F63">
        <w:rPr>
          <w:i/>
        </w:rPr>
        <w:t>in silico</w:t>
      </w:r>
      <w:r>
        <w:t xml:space="preserve"> prior to experimental characterization. Using the Rosetta Molecular Modeling Suite, reengineering of both specificity and chemistry has been accomplished.</w:t>
      </w:r>
      <w:r w:rsidR="00D704B6">
        <w:fldChar w:fldCharType="begin"/>
      </w:r>
      <w:r w:rsidR="00D704B6">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704B6">
        <w:fldChar w:fldCharType="separate"/>
      </w:r>
      <w:r w:rsidR="00D704B6" w:rsidRPr="00D704B6">
        <w:rPr>
          <w:noProof/>
          <w:vertAlign w:val="superscript"/>
        </w:rPr>
        <w:t>2</w:t>
      </w:r>
      <w:r w:rsidR="00D704B6">
        <w:fldChar w:fldCharType="end"/>
      </w:r>
      <w:r w:rsidR="00D704B6" w:rsidRPr="00D704B6">
        <w:rPr>
          <w:vertAlign w:val="superscript"/>
        </w:rPr>
        <w:t>,</w:t>
      </w:r>
      <w:r w:rsidR="00D704B6" w:rsidRPr="00D704B6">
        <w:rPr>
          <w:vertAlign w:val="superscript"/>
        </w:rPr>
        <w:fldChar w:fldCharType="begin"/>
      </w:r>
      <w:r w:rsidR="005352D3">
        <w:rPr>
          <w:vertAlign w:val="superscript"/>
        </w:rPr>
        <w:instrText xml:space="preserve"> ADDIN EN.CITE &lt;EndNote&gt;&lt;Cite&gt;&lt;Author&gt;Damborsky&lt;/Author&gt;&lt;Year&gt;2014&lt;/Year&gt;&lt;RecNum&gt;8&lt;/RecNum&gt;&lt;DisplayText&gt;&lt;style face="superscript"&gt;3&lt;/style&gt;&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D704B6" w:rsidRPr="00D704B6">
        <w:rPr>
          <w:vertAlign w:val="superscript"/>
        </w:rPr>
        <w:fldChar w:fldCharType="separate"/>
      </w:r>
      <w:r w:rsidR="00D704B6" w:rsidRPr="00D704B6">
        <w:rPr>
          <w:noProof/>
          <w:vertAlign w:val="superscript"/>
        </w:rPr>
        <w:t>3</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D704B6" w:rsidRPr="00D704B6">
        <w:rPr>
          <w:vertAlign w:val="superscript"/>
        </w:rPr>
        <w:fldChar w:fldCharType="separate"/>
      </w:r>
      <w:r w:rsidR="00D704B6" w:rsidRPr="00D704B6">
        <w:rPr>
          <w:noProof/>
          <w:vertAlign w:val="superscript"/>
        </w:rPr>
        <w:t>4</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Marcheschi&lt;/Author&gt;&lt;Year&gt;2012&lt;/Year&gt;&lt;RecNum&gt;12&lt;/RecNum&gt;&lt;DisplayText&gt;&lt;style face="superscript"&gt;5&lt;/style&gt;&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D704B6" w:rsidRPr="00D704B6">
        <w:rPr>
          <w:vertAlign w:val="superscript"/>
        </w:rPr>
        <w:fldChar w:fldCharType="separate"/>
      </w:r>
      <w:r w:rsidR="00D704B6" w:rsidRPr="00D704B6">
        <w:rPr>
          <w:noProof/>
          <w:vertAlign w:val="superscript"/>
        </w:rPr>
        <w:t>5</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Khare&lt;/Author&gt;&lt;Year&gt;2012&lt;/Year&gt;&lt;RecNum&gt;6&lt;/RecNum&gt;&lt;DisplayText&gt;&lt;style face="superscript"&gt;6&lt;/style&gt;&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D704B6" w:rsidRPr="00D704B6">
        <w:rPr>
          <w:vertAlign w:val="superscript"/>
        </w:rPr>
        <w:fldChar w:fldCharType="separate"/>
      </w:r>
      <w:r w:rsidR="00D704B6" w:rsidRPr="00D704B6">
        <w:rPr>
          <w:noProof/>
          <w:vertAlign w:val="superscript"/>
        </w:rPr>
        <w:t>6</w:t>
      </w:r>
      <w:r w:rsidR="00D704B6" w:rsidRPr="00D704B6">
        <w:rPr>
          <w:vertAlign w:val="superscript"/>
        </w:rPr>
        <w:fldChar w:fldCharType="end"/>
      </w:r>
      <w:r>
        <w:t xml:space="preserve"> However, using this force-field based approach only a relatively small number of all designs tested have the intended functiona</w:t>
      </w:r>
      <w:r w:rsidR="00AF585E">
        <w:t xml:space="preserve">l effect. </w:t>
      </w:r>
      <w:r>
        <w:t xml:space="preserve">Furthermore, there have been no reports evaluating the predictive power of the Rosetta Molecular Modeling Suite on the functional effects of enzyme mutations. Therefore efforts to both evaluate and improve the predictive </w:t>
      </w:r>
      <w:r>
        <w:lastRenderedPageBreak/>
        <w:t>power of this computationally inexpensive and widely accessible algorithm is of the utmost importance.</w:t>
      </w:r>
      <w:r w:rsidR="00AF585E">
        <w:t xml:space="preserve"> </w:t>
      </w:r>
    </w:p>
    <w:p w14:paraId="26877676" w14:textId="5290E4E9" w:rsidR="00DF34E5" w:rsidRDefault="00AF585E" w:rsidP="008C36CB">
      <w:pPr>
        <w:spacing w:line="480" w:lineRule="auto"/>
      </w:pPr>
      <w:r>
        <w:tab/>
      </w:r>
      <w:ins w:id="17" w:author="Alex" w:date="2015-05-18T17:39:00Z">
        <w:r w:rsidR="00ED003A">
          <w:t>The use of large datasets to train and evaluate force-field based algorithms for protein function has been previously validated in the context of protein thermostability. For example, the ProTherm database has over twenty thousand measured effects of mutations on thermostability, and serves as the gold standard for the development of numerous algorithms developed to predict effects of mutations on thermostability.</w:t>
        </w:r>
      </w:ins>
      <w:r w:rsidR="00ED003A" w:rsidRPr="00656029">
        <w:rPr>
          <w:vertAlign w:val="superscript"/>
        </w:rPr>
        <w:fldChar w:fldCharType="begin"/>
      </w:r>
      <w:r w:rsidR="00ED003A" w:rsidRPr="00656029">
        <w:rPr>
          <w:vertAlign w:val="superscript"/>
        </w:rPr>
        <w:instrText xml:space="preserve"> ADDIN EN.CITE &lt;EndNote&gt;&lt;Cite&gt;&lt;Author&gt;Kumar&lt;/Author&gt;&lt;Year&gt;2006&lt;/Year&gt;&lt;RecNum&gt;18&lt;/RecNum&gt;&lt;DisplayText&gt;&lt;style face="superscript"&gt;7&lt;/style&gt;&lt;/DisplayText&gt;&lt;record&gt;&lt;rec-number&gt;18&lt;/rec-number&gt;&lt;foreign-keys&gt;&lt;key app="EN" db-id="d22eawd51p0xrpezwr7vdtw2vasp9sx0w25d" timestamp="1431380700"&gt;18&lt;/key&gt;&lt;/foreign-keys&gt;&lt;ref-type name="Journal Article"&gt;17&lt;/ref-type&gt;&lt;contributors&gt;&lt;authors&gt;&lt;author&gt;Kumar, MD Shaji&lt;/author&gt;&lt;author&gt;Bava, K Abdulla&lt;/author&gt;&lt;author&gt;Gromiha, M Michael&lt;/author&gt;&lt;author&gt;Prabakaran, Ponraj&lt;/author&gt;&lt;author&gt;Kitajima, Koji&lt;/author&gt;&lt;author&gt;Uedaira, Hatsuho&lt;/author&gt;&lt;author&gt;Sarai, Akinori&lt;/author&gt;&lt;/authors&gt;&lt;/contributors&gt;&lt;titles&gt;&lt;title&gt;ProTherm and ProNIT: thermodynamic databases for proteins and protein–nucleic acid interactions&lt;/title&gt;&lt;secondary-title&gt;Nucleic Acids Research&lt;/secondary-title&gt;&lt;/titles&gt;&lt;periodical&gt;&lt;full-title&gt;Nucleic Acids Research&lt;/full-title&gt;&lt;/periodical&gt;&lt;pages&gt;D204-D206&lt;/pages&gt;&lt;volume&gt;34&lt;/volume&gt;&lt;number&gt;suppl 1&lt;/number&gt;&lt;dates&gt;&lt;year&gt;2006&lt;/year&gt;&lt;/dates&gt;&lt;isbn&gt;0305-1048&lt;/isbn&gt;&lt;urls&gt;&lt;/urls&gt;&lt;/record&gt;&lt;/Cite&gt;&lt;/EndNote&gt;</w:instrText>
      </w:r>
      <w:r w:rsidR="00ED003A" w:rsidRPr="00656029">
        <w:rPr>
          <w:vertAlign w:val="superscript"/>
        </w:rPr>
        <w:fldChar w:fldCharType="separate"/>
      </w:r>
      <w:ins w:id="18" w:author="Alex" w:date="2015-05-18T17:39:00Z">
        <w:r w:rsidR="00ED003A" w:rsidRPr="00656029">
          <w:rPr>
            <w:noProof/>
            <w:vertAlign w:val="superscript"/>
          </w:rPr>
          <w:t>7</w:t>
        </w:r>
        <w:r w:rsidR="00ED003A" w:rsidRPr="00656029">
          <w:rPr>
            <w:vertAlign w:val="superscript"/>
          </w:rPr>
          <w:fldChar w:fldCharType="end"/>
        </w:r>
      </w:ins>
      <w:ins w:id="19" w:author="Alex" w:date="2015-05-18T17:40:00Z">
        <w:r w:rsidR="00656029" w:rsidRPr="00656029">
          <w:rPr>
            <w:vertAlign w:val="superscript"/>
          </w:rPr>
          <w:t>,</w:t>
        </w:r>
      </w:ins>
      <w:r w:rsidR="00ED003A" w:rsidRPr="00656029">
        <w:rPr>
          <w:vertAlign w:val="superscript"/>
        </w:rPr>
        <w:fldChar w:fldCharType="begin"/>
      </w:r>
      <w:r w:rsidR="00ED003A" w:rsidRPr="00656029">
        <w:rPr>
          <w:vertAlign w:val="superscript"/>
        </w:rPr>
        <w:instrText xml:space="preserve"> ADDIN EN.CITE &lt;EndNote&gt;&lt;Cite&gt;&lt;Author&gt;Kellogg&lt;/Author&gt;&lt;Year&gt;2011&lt;/Year&gt;&lt;RecNum&gt;19&lt;/RecNum&gt;&lt;DisplayText&gt;&lt;style face="superscript"&gt;8&lt;/style&gt;&lt;/DisplayText&gt;&lt;record&gt;&lt;rec-number&gt;19&lt;/rec-number&gt;&lt;foreign-keys&gt;&lt;key app="EN" db-id="d22eawd51p0xrpezwr7vdtw2vasp9sx0w</w:instrText>
      </w:r>
      <w:r w:rsidR="00ED003A" w:rsidRPr="00656029">
        <w:rPr>
          <w:rFonts w:hint="eastAsia"/>
          <w:vertAlign w:val="superscript"/>
        </w:rPr>
        <w:instrText>25d" timestamp="1431380770"&gt;19&lt;/key&gt;&lt;/foreign-keys&gt;&lt;ref-type name="Journal Article"&gt;17&lt;/ref-type&gt;&lt;contributors&gt;&lt;authors&gt;&lt;author&gt;Kellogg, Elizabeth H&lt;/author&gt;&lt;author&gt;Leaver</w:instrText>
      </w:r>
      <w:r w:rsidR="00ED003A" w:rsidRPr="00656029">
        <w:rPr>
          <w:rFonts w:hint="eastAsia"/>
          <w:vertAlign w:val="superscript"/>
        </w:rPr>
        <w:instrText>‐</w:instrText>
      </w:r>
      <w:r w:rsidR="00ED003A" w:rsidRPr="00656029">
        <w:rPr>
          <w:rFonts w:hint="eastAsia"/>
          <w:vertAlign w:val="superscript"/>
        </w:rPr>
        <w:instrText>Fay, Andrew&lt;/author&gt;&lt;author&gt;Baker, David&lt;/author&gt;&lt;/authors&gt;&lt;/contributors&gt;&lt;titles&gt;&lt;title&gt;Role of conformational sampling in computing mutation</w:instrText>
      </w:r>
      <w:r w:rsidR="00ED003A" w:rsidRPr="00656029">
        <w:rPr>
          <w:rFonts w:hint="eastAsia"/>
          <w:vertAlign w:val="superscript"/>
        </w:rPr>
        <w:instrText>‐</w:instrText>
      </w:r>
      <w:r w:rsidR="00ED003A" w:rsidRPr="00656029">
        <w:rPr>
          <w:rFonts w:hint="eastAsia"/>
          <w:vertAlign w:val="superscript"/>
        </w:rPr>
        <w:instrText>induced changes in protein structure and stability&lt;/title&gt;&lt;secondary-title&gt;Proteins: Structure, Function, and Bioinformatics&lt;/secondary-title&gt;&lt;/titles&gt;&lt;periodical&gt;&lt;full-title&gt;Proteins: Structure,</w:instrText>
      </w:r>
      <w:r w:rsidR="00ED003A" w:rsidRPr="00656029">
        <w:rPr>
          <w:vertAlign w:val="superscript"/>
        </w:rPr>
        <w:instrText xml:space="preserve"> Function, and Bioinformatics&lt;/full-title&gt;&lt;/periodical&gt;&lt;pages&gt;830-838&lt;/pages&gt;&lt;volume&gt;79&lt;/volume&gt;&lt;number&gt;3&lt;/number&gt;&lt;dates&gt;&lt;year&gt;2011&lt;/year&gt;&lt;/dates&gt;&lt;isbn&gt;1097-0134&lt;/isbn&gt;&lt;urls&gt;&lt;/urls&gt;&lt;/record&gt;&lt;/Cite&gt;&lt;/EndNote&gt;</w:instrText>
      </w:r>
      <w:r w:rsidR="00ED003A" w:rsidRPr="00656029">
        <w:rPr>
          <w:vertAlign w:val="superscript"/>
        </w:rPr>
        <w:fldChar w:fldCharType="separate"/>
      </w:r>
      <w:ins w:id="20" w:author="Alex" w:date="2015-05-18T17:39:00Z">
        <w:r w:rsidR="00ED003A" w:rsidRPr="00656029">
          <w:rPr>
            <w:noProof/>
            <w:vertAlign w:val="superscript"/>
          </w:rPr>
          <w:t>8</w:t>
        </w:r>
        <w:r w:rsidR="00ED003A" w:rsidRPr="00656029">
          <w:rPr>
            <w:vertAlign w:val="superscript"/>
          </w:rPr>
          <w:fldChar w:fldCharType="end"/>
        </w:r>
        <w:r w:rsidR="00ED003A" w:rsidRPr="00656029">
          <w:rPr>
            <w:vertAlign w:val="superscript"/>
          </w:rPr>
          <w:t>,</w:t>
        </w:r>
      </w:ins>
      <w:r w:rsidR="00ED003A" w:rsidRPr="00656029">
        <w:rPr>
          <w:vertAlign w:val="superscript"/>
        </w:rPr>
        <w:fldChar w:fldCharType="begin"/>
      </w:r>
      <w:r w:rsidR="00ED003A" w:rsidRPr="00656029">
        <w:rPr>
          <w:vertAlign w:val="superscript"/>
        </w:rPr>
        <w:instrText xml:space="preserve"> ADDIN EN.CITE &lt;EndNote&gt;&lt;Cite&gt;&lt;Author&gt;Guerois&lt;/Author&gt;&lt;Year&gt;2002&lt;/Year&gt;&lt;RecNum&gt;25&lt;/RecNum&gt;&lt;DisplayText&gt;&lt;style face="superscript"&gt;9&lt;/style&gt;&lt;/DisplayText&gt;&lt;record&gt;&lt;rec-number&gt;25&lt;/rec-number&gt;&lt;foreign-keys&gt;&lt;key app="EN" db-id="d22eawd51p0xrpezwr7vdtw2vasp9sx0w25d" timestamp="1431388836"&gt;25&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periodical&gt;&lt;pages&gt;369-387&lt;/pages&gt;&lt;volume&gt;320&lt;/volume&gt;&lt;number&gt;2&lt;/number&gt;&lt;dates&gt;&lt;year&gt;2002&lt;/year&gt;&lt;/dates&gt;&lt;isbn&gt;0022-2836&lt;/isbn&gt;&lt;urls&gt;&lt;/urls&gt;&lt;/record&gt;&lt;/Cite&gt;&lt;/EndNote&gt;</w:instrText>
      </w:r>
      <w:r w:rsidR="00ED003A" w:rsidRPr="00656029">
        <w:rPr>
          <w:vertAlign w:val="superscript"/>
        </w:rPr>
        <w:fldChar w:fldCharType="separate"/>
      </w:r>
      <w:ins w:id="21" w:author="Alex" w:date="2015-05-18T17:39:00Z">
        <w:r w:rsidR="00ED003A" w:rsidRPr="00656029">
          <w:rPr>
            <w:noProof/>
            <w:vertAlign w:val="superscript"/>
          </w:rPr>
          <w:t>9</w:t>
        </w:r>
        <w:r w:rsidR="00ED003A" w:rsidRPr="00656029">
          <w:rPr>
            <w:vertAlign w:val="superscript"/>
          </w:rPr>
          <w:fldChar w:fldCharType="end"/>
        </w:r>
        <w:r w:rsidR="00ED003A">
          <w:t xml:space="preserve"> Current algorithms for protein redesign are not directly trained on experimentally measured effects, but rather indirect measures such as sequence recovery (</w:t>
        </w:r>
        <w:r w:rsidR="00ED003A" w:rsidRPr="00AF585E">
          <w:rPr>
            <w:i/>
          </w:rPr>
          <w:t>i.e.</w:t>
        </w:r>
        <w:r w:rsidR="00ED003A">
          <w:t xml:space="preserve"> the ability to recapitulate a known active site after running a design simulation). This is likely because there are no reported datasets of kinetically characterized enzyme mutants that encompass a wide dynamic range of activity and contain enough independent data points to enable training and cross-validation of algorithms.</w:t>
        </w:r>
      </w:ins>
    </w:p>
    <w:p w14:paraId="35D850C1" w14:textId="3E0058B1" w:rsidR="00DF34E5" w:rsidRDefault="00C52DCD" w:rsidP="008C36CB">
      <w:pPr>
        <w:spacing w:line="480" w:lineRule="auto"/>
      </w:pPr>
      <w:r>
        <w:tab/>
      </w:r>
      <w:r w:rsidR="00DF34E5">
        <w:t>Here, we take the first key step towards developing a data set of enzyme mutants with measured effects on kinetic constants (</w:t>
      </w:r>
      <w:r w:rsidR="00DF34E5" w:rsidRPr="00C52DCD">
        <w:rPr>
          <w:i/>
        </w:rPr>
        <w:t>i.e.</w:t>
      </w:r>
      <w:r w:rsidR="00DF34E5">
        <w:t xml:space="preserve"> </w:t>
      </w:r>
      <w:r w:rsidR="004F15C1" w:rsidRPr="00AE71AE">
        <w:rPr>
          <w:i/>
        </w:rPr>
        <w:t>k</w:t>
      </w:r>
      <w:r w:rsidR="004F15C1" w:rsidRPr="00AE71AE">
        <w:rPr>
          <w:vertAlign w:val="subscript"/>
        </w:rPr>
        <w:t>cat</w:t>
      </w:r>
      <w:r w:rsidR="004F15C1">
        <w:t xml:space="preserve"> and K</w:t>
      </w:r>
      <w:r w:rsidR="004F15C1" w:rsidRPr="004F15C1">
        <w:rPr>
          <w:vertAlign w:val="subscript"/>
        </w:rPr>
        <w:t>M</w:t>
      </w:r>
      <w:r w:rsidR="00DF34E5">
        <w:t>) that is both large enough and has a wide enough dynamic range to enable training of computational protein design algorithms. The initial enzyme of focus is a family 1 glycoside hydrolase</w:t>
      </w:r>
      <w:r w:rsidR="00AD3EB3">
        <w:t>: ß</w:t>
      </w:r>
      <w:r w:rsidR="00DF34E5">
        <w:t xml:space="preserve">-glucosidase B </w:t>
      </w:r>
      <w:r w:rsidR="00AD3EB3">
        <w:t xml:space="preserve">(BglB) </w:t>
      </w:r>
      <w:r w:rsidR="00DF34E5">
        <w:t xml:space="preserve">from </w:t>
      </w:r>
      <w:r w:rsidR="00DF34E5" w:rsidRPr="00AD3EB3">
        <w:rPr>
          <w:i/>
        </w:rPr>
        <w:t>Paenibacillus polymyxa</w:t>
      </w:r>
      <w:r w:rsidR="00DF34E5">
        <w:t>. The family 1 glycoside hydrolases have been the subject of numerous structural and kinetic studies due to their importance as the penultimate step in cellular</w:t>
      </w:r>
      <w:r w:rsidR="00E95C64">
        <w:t xml:space="preserve"> ligno-cellulose utilization.</w:t>
      </w:r>
      <w:r w:rsidR="00DE3799">
        <w:fldChar w:fldCharType="begin"/>
      </w:r>
      <w:r w:rsidR="00F4224D">
        <w:instrText xml:space="preserve"> ADDIN EN.CITE &lt;EndNote&gt;&lt;Cite&gt;&lt;Author&gt;Isorna&lt;/Author&gt;&lt;Year&gt;2007&lt;/Year&gt;&lt;RecNum&gt;11&lt;/RecNum&gt;&lt;DisplayText&gt;&lt;style face="superscript"&gt;10&lt;/style&gt;&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F4224D" w:rsidRPr="00F4224D">
        <w:rPr>
          <w:noProof/>
          <w:vertAlign w:val="superscript"/>
        </w:rPr>
        <w:t>10</w:t>
      </w:r>
      <w:r w:rsidR="00DE3799">
        <w:fldChar w:fldCharType="end"/>
      </w:r>
      <w:r w:rsidR="00DF34E5">
        <w:t xml:space="preserve"> An X-ray crystal structure of BglB indicates that </w:t>
      </w:r>
      <w:r w:rsidR="00BB2E28">
        <w:t xml:space="preserve">it </w:t>
      </w:r>
      <w:r w:rsidR="00DF34E5">
        <w:t xml:space="preserve">follows a classical Koshland double-displacement mechanism in which E353 performs a </w:t>
      </w:r>
      <w:r w:rsidR="00DE3799">
        <w:t>nucleo</w:t>
      </w:r>
      <w:r w:rsidR="00DF34E5">
        <w:t xml:space="preserve">philic </w:t>
      </w:r>
      <w:r w:rsidR="00DF34E5">
        <w:lastRenderedPageBreak/>
        <w:t>attack on the anomeric carbon of the substrate’s glucose moiety. The leaving group is protonated by E164. A third active site residue, Y295, orients E353 for catalysis</w:t>
      </w:r>
      <w:r w:rsidR="00DE3799">
        <w:t xml:space="preserve"> with a hydrogen bond.</w:t>
      </w:r>
      <w:r w:rsidR="00DE3799">
        <w:fldChar w:fldCharType="begin"/>
      </w:r>
      <w:r w:rsidR="00F4224D">
        <w:instrText xml:space="preserve"> ADDIN EN.CITE &lt;EndNote&gt;&lt;Cite&gt;&lt;Author&gt;Isorna&lt;/Author&gt;&lt;Year&gt;2007&lt;/Year&gt;&lt;RecNum&gt;11&lt;/RecNum&gt;&lt;DisplayText&gt;&lt;style face="superscript"&gt;10&lt;/style&gt;&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F4224D" w:rsidRPr="00F4224D">
        <w:rPr>
          <w:noProof/>
          <w:vertAlign w:val="superscript"/>
        </w:rPr>
        <w:t>10</w:t>
      </w:r>
      <w:r w:rsidR="00DE3799">
        <w:fldChar w:fldCharType="end"/>
      </w:r>
      <w:r w:rsidR="00DE3799">
        <w:t xml:space="preserve"> </w:t>
      </w:r>
      <w:r w:rsidR="00DF34E5">
        <w:t xml:space="preserve">The protein structure and reaction scheme are provided in Figure 1. </w:t>
      </w:r>
    </w:p>
    <w:p w14:paraId="469EC551" w14:textId="724D0A6F" w:rsidR="00DF34E5" w:rsidRDefault="00DE3799" w:rsidP="008C36CB">
      <w:pPr>
        <w:spacing w:line="480" w:lineRule="auto"/>
      </w:pPr>
      <w:r>
        <w:tab/>
      </w:r>
      <w:r w:rsidR="00DF34E5">
        <w:t xml:space="preserve">In this study we report the largest data set of its kind, in which 104 mutants of BglB are produced, purified, and </w:t>
      </w:r>
      <w:r w:rsidR="004A52E3">
        <w:t>kinetically characterized (</w:t>
      </w:r>
      <w:r w:rsidR="004A52E3">
        <w:rPr>
          <w:i/>
        </w:rPr>
        <w:t xml:space="preserve">i.e., </w:t>
      </w:r>
      <w:r w:rsidR="004A52E3">
        <w:t xml:space="preserve">kinetic constants </w:t>
      </w:r>
      <w:r w:rsidR="004F15C1" w:rsidRPr="00AE71AE">
        <w:rPr>
          <w:i/>
        </w:rPr>
        <w:t>k</w:t>
      </w:r>
      <w:r w:rsidR="004F15C1" w:rsidRPr="00AE71AE">
        <w:rPr>
          <w:vertAlign w:val="subscript"/>
        </w:rPr>
        <w:t>cat</w:t>
      </w:r>
      <w:r w:rsidR="00DF34E5">
        <w:t xml:space="preserve">, </w:t>
      </w:r>
      <w:r w:rsidR="004F15C1">
        <w:t>K</w:t>
      </w:r>
      <w:r w:rsidR="004F15C1" w:rsidRPr="004F15C1">
        <w:rPr>
          <w:vertAlign w:val="subscript"/>
        </w:rPr>
        <w:t>M</w:t>
      </w:r>
      <w:r w:rsidR="00DF34E5">
        <w:t>, K</w:t>
      </w:r>
      <w:r w:rsidR="00BB2E28">
        <w:rPr>
          <w:vertAlign w:val="subscript"/>
        </w:rPr>
        <w:t>i</w:t>
      </w:r>
      <w:r w:rsidR="004A52E3">
        <w:t xml:space="preserve"> measured) </w:t>
      </w:r>
      <w:r w:rsidR="00DF34E5">
        <w:t xml:space="preserve">using the reporter substrate </w:t>
      </w:r>
      <w:r w:rsidR="00DF34E5" w:rsidRPr="004A52E3">
        <w:rPr>
          <w:i/>
        </w:rPr>
        <w:t>p</w:t>
      </w:r>
      <w:r w:rsidR="00DF34E5">
        <w:t xml:space="preserve">-nitrophenyl-ß-D-glucoside (pNPG). The production of this dataset revealed several mutations to non-catalytic residues (i.e. those not directly involved in the proposed reaction chemistry) that are as important to the enzyme-catalyzed reaction as catalytic residues. In addition, we demonstrate the </w:t>
      </w:r>
      <w:r w:rsidR="008542E8">
        <w:t xml:space="preserve">ability to use </w:t>
      </w:r>
      <w:r w:rsidR="00DF34E5">
        <w:t xml:space="preserve">this dataset to train computational </w:t>
      </w:r>
      <w:r w:rsidR="008542E8">
        <w:t>algorithms</w:t>
      </w:r>
      <w:r w:rsidR="00DF34E5">
        <w:t xml:space="preserve"> for the prediction </w:t>
      </w:r>
      <w:r w:rsidR="008542E8">
        <w:t xml:space="preserve">of </w:t>
      </w:r>
      <w:r w:rsidR="004F15C1" w:rsidRPr="00AE71AE">
        <w:rPr>
          <w:i/>
        </w:rPr>
        <w:t>k</w:t>
      </w:r>
      <w:r w:rsidR="004F15C1" w:rsidRPr="00AE71AE">
        <w:rPr>
          <w:vertAlign w:val="subscript"/>
        </w:rPr>
        <w:t>cat</w:t>
      </w:r>
      <w:r w:rsidR="00DF34E5">
        <w:t xml:space="preserve">, </w:t>
      </w:r>
      <w:r w:rsidR="004F15C1">
        <w:t>K</w:t>
      </w:r>
      <w:r w:rsidR="004F15C1" w:rsidRPr="004F15C1">
        <w:rPr>
          <w:vertAlign w:val="subscript"/>
        </w:rPr>
        <w:t>M</w:t>
      </w:r>
      <w:r w:rsidR="00DF34E5">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using </w:t>
      </w:r>
      <w:ins w:id="22" w:author="Justin Siegel" w:date="2015-05-17T18:07:00Z">
        <w:r w:rsidR="00CC39BA">
          <w:t xml:space="preserve">readily calculated </w:t>
        </w:r>
      </w:ins>
      <w:r w:rsidR="00DF34E5">
        <w:t>metrics derived from force-field based molecular modeling. Finally, we illustrate how machine learning can be used to identify structural features from the molecular models that significantly improve the predictive accuracy of the molecular modeling. These analyses provide insight into the factors important for catalysis in BglB as well as a path forward for the development and evaluation of next-generation enzyme reengineering algorithms.</w:t>
      </w:r>
    </w:p>
    <w:p w14:paraId="5404A006" w14:textId="77777777" w:rsidR="00DF34E5" w:rsidRDefault="00DF34E5" w:rsidP="008C36CB">
      <w:pPr>
        <w:spacing w:line="480" w:lineRule="auto"/>
      </w:pPr>
      <w:r>
        <w:t xml:space="preserve"> </w:t>
      </w:r>
    </w:p>
    <w:p w14:paraId="507BD9B9" w14:textId="77777777" w:rsidR="00DF34E5" w:rsidRPr="005815CD" w:rsidRDefault="00DF34E5" w:rsidP="008C36CB">
      <w:pPr>
        <w:spacing w:line="480" w:lineRule="auto"/>
        <w:rPr>
          <w:b/>
        </w:rPr>
      </w:pPr>
      <w:r w:rsidRPr="005815CD">
        <w:rPr>
          <w:b/>
        </w:rPr>
        <w:t xml:space="preserve">RESULTS </w:t>
      </w:r>
    </w:p>
    <w:p w14:paraId="3A5C7C5A" w14:textId="77777777" w:rsidR="00DF34E5" w:rsidRPr="005815CD" w:rsidRDefault="00DF34E5" w:rsidP="008C36CB">
      <w:pPr>
        <w:spacing w:line="480" w:lineRule="auto"/>
        <w:rPr>
          <w:b/>
        </w:rPr>
      </w:pPr>
      <w:r w:rsidRPr="005815CD">
        <w:rPr>
          <w:b/>
        </w:rPr>
        <w:t>Computationally-directed engineering of BglB</w:t>
      </w:r>
    </w:p>
    <w:p w14:paraId="091B62FD" w14:textId="73ABEB1F" w:rsidR="00DF34E5" w:rsidRDefault="00DF34E5" w:rsidP="008C36CB">
      <w:pPr>
        <w:spacing w:line="480" w:lineRule="auto"/>
      </w:pPr>
      <w:r>
        <w:t xml:space="preserve">The crystal structure (PDB 2JIE) of recombinant BglB </w:t>
      </w:r>
      <w:ins w:id="23" w:author="Alex" w:date="2015-05-18T17:43:00Z">
        <w:r w:rsidR="00C93127">
          <w:t xml:space="preserve">in complex </w:t>
        </w:r>
      </w:ins>
      <w:r>
        <w:t>with the substrate analog 2-deoxy-2-fluoro-alpha-D-glucopyranose</w:t>
      </w:r>
      <w:del w:id="24" w:author="Alex" w:date="2015-05-18T17:43:00Z">
        <w:r w:rsidDel="00C93127">
          <w:delText xml:space="preserve"> bound</w:delText>
        </w:r>
      </w:del>
      <w:r>
        <w:t xml:space="preserve"> was used to identify the substrate </w:t>
      </w:r>
      <w:r>
        <w:lastRenderedPageBreak/>
        <w:t>binding pocket and the catalytic residues. To generate a molecular model approximating the first proposed transition state for the hydrolysis of pNPG, an S</w:t>
      </w:r>
      <w:r w:rsidRPr="009C31AA">
        <w:rPr>
          <w:vertAlign w:val="subscript"/>
        </w:rPr>
        <w:t>N</w:t>
      </w:r>
      <w:r>
        <w:t>2-like transition state was built and minimized in Spartan based on a 3D conformer of PubChem CID 92930. Functional constraints were used to define catalytic distances, angles, and dihedrals between pNPG, the acid-base E164, the nucleophile E353, and Y295, which is proposed to stabilize the nucleophilic glutamate. The angle between the attacking oxygen from E353, the anomeric carbon, and the phenolic oxygen was constrained to 180˚, in accordance with an S</w:t>
      </w:r>
      <w:r w:rsidRPr="00EB4AF5">
        <w:rPr>
          <w:vertAlign w:val="subscript"/>
        </w:rPr>
        <w:t>N</w:t>
      </w:r>
      <w:r>
        <w:t>2-like mechanism</w:t>
      </w:r>
      <w:ins w:id="25" w:author="Alex" w:date="2015-05-18T16:25:00Z">
        <w:r w:rsidR="005352D3">
          <w:t>.</w:t>
        </w:r>
      </w:ins>
      <w:r w:rsidR="005352D3">
        <w:fldChar w:fldCharType="begin"/>
      </w:r>
      <w:r w:rsidR="005352D3">
        <w:instrText xml:space="preserve"> ADDIN EN.CITE &lt;EndNote&gt;&lt;Cite&gt;&lt;Author&gt;Rye&lt;/Author&gt;&lt;Year&gt;2000&lt;/Year&gt;&lt;RecNum&gt;32&lt;/RecNum&gt;&lt;DisplayText&gt;&lt;style face="superscript"&gt;11&lt;/style&gt;&lt;/DisplayText&gt;&lt;record&gt;&lt;rec-number&gt;32&lt;/rec-number&gt;&lt;foreign-keys&gt;&lt;key app="EN" db-id="d22eawd51p0xrpezwr7vdtw2vasp9sx0w25d" timestamp="1431991483"&gt;32&lt;/key&gt;&lt;/foreign-keys&gt;&lt;ref-type name="Journal Article"&gt;17&lt;/ref-type&gt;&lt;contributors&gt;&lt;authors&gt;&lt;author&gt;Rye, Carl S&lt;/author&gt;&lt;author&gt;Withers, Stephen G&lt;/author&gt;&lt;/authors&gt;&lt;/contributors&gt;&lt;titles&gt;&lt;title&gt;Glycosidase mechanisms&lt;/title&gt;&lt;secondary-title&gt;Current opinion in chemical biology&lt;/secondary-title&gt;&lt;/titles&gt;&lt;periodical&gt;&lt;full-title&gt;Current opinion in chemical biology&lt;/full-title&gt;&lt;/periodical&gt;&lt;pages&gt;573-580&lt;/pages&gt;&lt;volume&gt;4&lt;/volume&gt;&lt;number&gt;5&lt;/number&gt;&lt;dates&gt;&lt;year&gt;2000&lt;/year&gt;&lt;/dates&gt;&lt;isbn&gt;1367-5931&lt;/isbn&gt;&lt;urls&gt;&lt;/urls&gt;&lt;/record&gt;&lt;/Cite&gt;&lt;/EndNote&gt;</w:instrText>
      </w:r>
      <w:r w:rsidR="005352D3">
        <w:fldChar w:fldCharType="separate"/>
      </w:r>
      <w:r w:rsidR="005352D3" w:rsidRPr="005352D3">
        <w:rPr>
          <w:noProof/>
          <w:vertAlign w:val="superscript"/>
        </w:rPr>
        <w:t>11</w:t>
      </w:r>
      <w:r w:rsidR="005352D3">
        <w:fldChar w:fldCharType="end"/>
      </w:r>
      <w:r>
        <w:t xml:space="preserve"> </w:t>
      </w:r>
    </w:p>
    <w:p w14:paraId="7AB132AA" w14:textId="21B1244A" w:rsidR="00DF34E5" w:rsidRDefault="00DF34E5" w:rsidP="008C36CB">
      <w:pPr>
        <w:spacing w:line="480" w:lineRule="auto"/>
      </w:pPr>
      <w:r>
        <w:tab/>
        <w:t xml:space="preserve">Two approaches were used to establish a set of mutants to generate and kinetically characterize. The first approach </w:t>
      </w:r>
      <w:del w:id="26" w:author="Alex" w:date="2015-05-18T17:43:00Z">
        <w:r w:rsidDel="00C93127">
          <w:delText>was a</w:delText>
        </w:r>
      </w:del>
      <w:ins w:id="27" w:author="Alex" w:date="2015-05-18T17:43:00Z">
        <w:r w:rsidR="00C93127">
          <w:t>used</w:t>
        </w:r>
      </w:ins>
      <w:r>
        <w:t xml:space="preserve"> systematic alanine scan of the BglB active site where each residue within 12 Å of the ligand in our model was individually mutated to alanine. In the second approach, mutations predicted to be compatible with the modeled pNPG transition state in BglB structure were selected through the program Foldit, a graphical user interface to the Rosetta Molecular Modeling Suite</w:t>
      </w:r>
      <w:r w:rsidR="002A23EA">
        <w:t>.</w:t>
      </w:r>
      <w:r w:rsidR="002A23EA" w:rsidRPr="002A23EA">
        <w:rPr>
          <w:vertAlign w:val="superscript"/>
        </w:rPr>
        <w:fldChar w:fldCharType="begin"/>
      </w:r>
      <w:r w:rsidR="002A23EA" w:rsidRPr="002A23EA">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2A23EA" w:rsidRPr="002A23EA">
        <w:rPr>
          <w:vertAlign w:val="superscript"/>
        </w:rPr>
        <w:fldChar w:fldCharType="separate"/>
      </w:r>
      <w:r w:rsidR="002A23EA" w:rsidRPr="002A23EA">
        <w:rPr>
          <w:noProof/>
          <w:vertAlign w:val="superscript"/>
        </w:rPr>
        <w:t>4</w:t>
      </w:r>
      <w:r w:rsidR="002A23EA" w:rsidRPr="002A23EA">
        <w:rPr>
          <w:vertAlign w:val="superscript"/>
        </w:rPr>
        <w:fldChar w:fldCharType="end"/>
      </w:r>
      <w:r w:rsidR="002A23EA" w:rsidRPr="002A23EA">
        <w:rPr>
          <w:vertAlign w:val="superscript"/>
        </w:rPr>
        <w:t>,</w:t>
      </w:r>
      <w:r w:rsidR="002A23EA" w:rsidRPr="002A23EA">
        <w:rPr>
          <w:vertAlign w:val="superscript"/>
        </w:rPr>
        <w:fldChar w:fldCharType="begin"/>
      </w:r>
      <w:r w:rsidR="005352D3">
        <w:rPr>
          <w:vertAlign w:val="superscript"/>
        </w:rPr>
        <w:instrText xml:space="preserve"> ADDIN EN.CITE &lt;EndNote&gt;&lt;Cite&gt;&lt;Author&gt;Wu&lt;/Author&gt;&lt;Year&gt;2011&lt;/Year&gt;&lt;RecNum&gt;21&lt;/RecNum&gt;&lt;DisplayText&gt;&lt;style face="superscript"&gt;12&lt;/style&gt;&lt;/DisplayText&gt;&lt;record&gt;&lt;rec-number&gt;21&lt;/rec-number&gt;&lt;foreign-keys&gt;&lt;key app="EN" db-id="d22eawd51p0xrpezwr7vdtw2vasp9sx0w25d" timestamp="1431381436"&gt;21&lt;/key&gt;&lt;/foreign-keys&gt;&lt;ref-type name="Journal Article"&gt;17&lt;/ref-type&gt;&lt;contributors&gt;&lt;authors&gt;&lt;author&gt;Wu, Sean J&lt;/author&gt;&lt;author&gt;Eiben, Christopher B&lt;/author&gt;&lt;author&gt;Carra, John H&lt;/author&gt;&lt;author&gt;Huang, Ivan&lt;/author&gt;&lt;author&gt;Zong, David&lt;/author&gt;&lt;author&gt;Liu, Peixian&lt;/author&gt;&lt;author&gt;Wu, Cindy T&lt;/author&gt;&lt;author&gt;Nivala, Jeff&lt;/author&gt;&lt;author&gt;Dunbar, Josef&lt;/author&gt;&lt;author&gt;Huber, Tomas&lt;/author&gt;&lt;/authors&gt;&lt;/contributors&gt;&lt;titles&gt;&lt;title&gt;Improvement of a potential anthrax therapeutic by computational protein design&lt;/title&gt;&lt;secondary-title&gt;Journal of Biological Chemistry&lt;/secondary-title&gt;&lt;/titles&gt;&lt;periodical&gt;&lt;full-title&gt;Journal of Biological Chemistry&lt;/full-title&gt;&lt;/periodical&gt;&lt;pages&gt;32586-32592&lt;/pages&gt;&lt;volume&gt;286&lt;/volume&gt;&lt;number&gt;37&lt;/number&gt;&lt;dates&gt;&lt;year&gt;2011&lt;/year&gt;&lt;/dates&gt;&lt;isbn&gt;0021-9258&lt;/isbn&gt;&lt;urls&gt;&lt;/urls&gt;&lt;/record&gt;&lt;/Cite&gt;&lt;/EndNote&gt;</w:instrText>
      </w:r>
      <w:r w:rsidR="002A23EA" w:rsidRPr="002A23EA">
        <w:rPr>
          <w:vertAlign w:val="superscript"/>
        </w:rPr>
        <w:fldChar w:fldCharType="separate"/>
      </w:r>
      <w:r w:rsidR="005352D3">
        <w:rPr>
          <w:noProof/>
          <w:vertAlign w:val="superscript"/>
        </w:rPr>
        <w:t>12</w:t>
      </w:r>
      <w:r w:rsidR="002A23EA" w:rsidRPr="002A23EA">
        <w:rPr>
          <w:vertAlign w:val="superscript"/>
        </w:rPr>
        <w:fldChar w:fldCharType="end"/>
      </w:r>
      <w:r>
        <w:t xml:space="preserve"> Mutations were modeled and scored in Foldit and a selection of mutations that were either favorable or did not increase the energy of the overall system by greater than 5 Rosetta energy units were chosen to synthesize and experimentally characterize. Figure 1A illustrates the positions in the protein where mutations were introduced, and a full list of mutations selected is listed in Supplemental Table 1. A total of 69 positions were covered over the 104 mutants made. </w:t>
      </w:r>
    </w:p>
    <w:p w14:paraId="7AF18AC8" w14:textId="77777777" w:rsidR="00DF34E5" w:rsidRDefault="00DF34E5" w:rsidP="008C36CB">
      <w:pPr>
        <w:spacing w:line="480" w:lineRule="auto"/>
      </w:pPr>
    </w:p>
    <w:p w14:paraId="1F661192" w14:textId="77777777" w:rsidR="00DF34E5" w:rsidRPr="009F55F8" w:rsidRDefault="00DF34E5" w:rsidP="008C36CB">
      <w:pPr>
        <w:spacing w:line="480" w:lineRule="auto"/>
        <w:rPr>
          <w:b/>
        </w:rPr>
      </w:pPr>
      <w:r w:rsidRPr="009F55F8">
        <w:rPr>
          <w:b/>
        </w:rPr>
        <w:t>Protein production and purification</w:t>
      </w:r>
    </w:p>
    <w:p w14:paraId="29BCCBB5" w14:textId="48F2DDA0" w:rsidR="00DF34E5" w:rsidRDefault="00DF34E5" w:rsidP="008C36CB">
      <w:pPr>
        <w:spacing w:line="480" w:lineRule="auto"/>
      </w:pPr>
      <w:r>
        <w:lastRenderedPageBreak/>
        <w:t>Each of the 104 mutants was made via Kunkel mutagenesis</w:t>
      </w:r>
      <w:r w:rsidR="009F55F8">
        <w:fldChar w:fldCharType="begin"/>
      </w:r>
      <w:r w:rsidR="005352D3">
        <w:instrText xml:space="preserve"> ADDIN EN.CITE &lt;EndNote&gt;&lt;Cite&gt;&lt;Author&gt;Kunkel&lt;/Author&gt;&lt;Year&gt;1985&lt;/Year&gt;&lt;RecNum&gt;1&lt;/RecNum&gt;&lt;DisplayText&gt;&lt;style face="superscript"&gt;13&lt;/style&gt;&lt;/DisplayText&gt;&lt;record&gt;&lt;rec-number&gt;1&lt;/rec-number&gt;&lt;foreign-keys&gt;&lt;key app="EN" db-id="d22eawd51p0xrpezwr7vdtw2vasp9sx0w25d" timestamp="1424463869"&gt;1&lt;/key&gt;&lt;/foreign-keys&gt;&lt;ref-type name="Journal Article"&gt;17&lt;/ref-type&gt;&lt;contributors&gt;&lt;authors&gt;&lt;author&gt;Kunkel, Thomas A&lt;/author&gt;&lt;/authors&gt;&lt;/contributors&gt;&lt;titles&gt;&lt;title&gt;Rapid and efficient site-specific mutagenesis without phenotypic selection&lt;/title&gt;&lt;secondary-title&gt;Proceedings of the National Academy of Sciences&lt;/secondary-title&gt;&lt;/titles&gt;&lt;periodical&gt;&lt;full-title&gt;Proceedings of the National Academy of Sciences&lt;/full-title&gt;&lt;/periodical&gt;&lt;pages&gt;488-492&lt;/pages&gt;&lt;volume&gt;82&lt;/volume&gt;&lt;number&gt;2&lt;/number&gt;&lt;dates&gt;&lt;year&gt;1985&lt;/year&gt;&lt;/dates&gt;&lt;isbn&gt;0027-8424&lt;/isbn&gt;&lt;urls&gt;&lt;/urls&gt;&lt;/record&gt;&lt;/Cite&gt;&lt;/EndNote&gt;</w:instrText>
      </w:r>
      <w:r w:rsidR="009F55F8">
        <w:fldChar w:fldCharType="separate"/>
      </w:r>
      <w:r w:rsidR="005352D3" w:rsidRPr="005352D3">
        <w:rPr>
          <w:noProof/>
          <w:vertAlign w:val="superscript"/>
        </w:rPr>
        <w:t>13</w:t>
      </w:r>
      <w:r w:rsidR="009F55F8">
        <w:fldChar w:fldCharType="end"/>
      </w:r>
      <w:r>
        <w:t xml:space="preserve"> using the Transcriptic cloud laboratory platform and sequence-verified. </w:t>
      </w:r>
      <w:del w:id="28" w:author="Justin Siegel" w:date="2015-05-18T19:52:00Z">
        <w:r w:rsidDel="00325684">
          <w:delText>Mutant p</w:delText>
        </w:r>
      </w:del>
      <w:ins w:id="29" w:author="Justin Siegel" w:date="2015-05-18T19:52:00Z">
        <w:r w:rsidR="00325684">
          <w:t>P</w:t>
        </w:r>
      </w:ins>
      <w:r>
        <w:t>lasmids</w:t>
      </w:r>
      <w:ins w:id="30" w:author="Justin Siegel" w:date="2015-05-18T19:52:00Z">
        <w:r w:rsidR="00325684">
          <w:t xml:space="preserve"> containing the mutant genes</w:t>
        </w:r>
      </w:ins>
      <w:r>
        <w:t xml:space="preserve"> were transformed into </w:t>
      </w:r>
      <w:r w:rsidRPr="009F55F8">
        <w:rPr>
          <w:i/>
        </w:rPr>
        <w:t>Escherichia coli</w:t>
      </w:r>
      <w:r>
        <w:t xml:space="preserve"> BL21(DE3),</w:t>
      </w:r>
      <w:ins w:id="31" w:author="Alex" w:date="2015-05-18T16:29:00Z">
        <w:r w:rsidR="00734744">
          <w:t xml:space="preserve"> 5 mL</w:t>
        </w:r>
      </w:ins>
      <w:r>
        <w:t xml:space="preserve"> </w:t>
      </w:r>
      <w:ins w:id="32" w:author="Alex" w:date="2015-05-18T16:29:00Z">
        <w:r w:rsidR="00734744">
          <w:t xml:space="preserve">cultures grown </w:t>
        </w:r>
      </w:ins>
      <w:ins w:id="33" w:author="Justin Siegel" w:date="2015-05-18T19:46:00Z">
        <w:r w:rsidR="00CB112C">
          <w:t xml:space="preserve">in Terrific Broth </w:t>
        </w:r>
      </w:ins>
      <w:ins w:id="34" w:author="Alex" w:date="2015-05-18T16:29:00Z">
        <w:r w:rsidR="00734744">
          <w:t>and</w:t>
        </w:r>
      </w:ins>
      <w:ins w:id="35" w:author="Alex" w:date="2015-05-18T16:27:00Z">
        <w:r w:rsidR="00734744">
          <w:t xml:space="preserve"> </w:t>
        </w:r>
        <w:del w:id="36" w:author="Justin Siegel" w:date="2015-05-18T19:46:00Z">
          <w:r w:rsidR="00734744" w:rsidDel="00CB112C">
            <w:delText>expressed</w:delText>
          </w:r>
        </w:del>
      </w:ins>
      <w:ins w:id="37" w:author="Justin Siegel" w:date="2015-05-18T19:46:00Z">
        <w:r w:rsidR="00CB112C">
          <w:t>expression induced</w:t>
        </w:r>
      </w:ins>
      <w:ins w:id="38" w:author="Alex" w:date="2015-05-18T16:27:00Z">
        <w:r w:rsidR="00734744">
          <w:t xml:space="preserve"> with IPTG</w:t>
        </w:r>
      </w:ins>
      <w:ins w:id="39" w:author="Justin Siegel" w:date="2015-05-18T19:46:00Z">
        <w:r w:rsidR="00CB112C">
          <w:t xml:space="preserve">.  </w:t>
        </w:r>
      </w:ins>
      <w:ins w:id="40" w:author="Alex" w:date="2015-05-18T16:27:00Z">
        <w:del w:id="41" w:author="Justin Siegel" w:date="2015-05-18T19:46:00Z">
          <w:r w:rsidR="00734744" w:rsidDel="00CB112C">
            <w:delText>, and</w:delText>
          </w:r>
        </w:del>
      </w:ins>
      <w:del w:id="42" w:author="Justin Siegel" w:date="2015-05-18T19:46:00Z">
        <w:r w:rsidDel="00CB112C">
          <w:delText xml:space="preserve"> </w:delText>
        </w:r>
      </w:del>
      <w:ins w:id="43" w:author="Alex" w:date="2015-05-18T16:29:00Z">
        <w:del w:id="44" w:author="Justin Siegel" w:date="2015-05-18T19:46:00Z">
          <w:r w:rsidR="00734744" w:rsidDel="00CB112C">
            <w:delText>p</w:delText>
          </w:r>
        </w:del>
      </w:ins>
      <w:ins w:id="45" w:author="Justin Siegel" w:date="2015-05-18T19:46:00Z">
        <w:r w:rsidR="00CB112C">
          <w:t>P</w:t>
        </w:r>
      </w:ins>
      <w:ins w:id="46" w:author="Alex" w:date="2015-05-18T16:29:00Z">
        <w:r w:rsidR="00734744">
          <w:t xml:space="preserve">roteins </w:t>
        </w:r>
      </w:ins>
      <w:r>
        <w:t>purified via immobilized metal affinity chromatography</w:t>
      </w:r>
      <w:ins w:id="47" w:author="Alex" w:date="2015-05-18T16:27:00Z">
        <w:r w:rsidR="00734744">
          <w:t xml:space="preserve"> </w:t>
        </w:r>
      </w:ins>
      <w:ins w:id="48" w:author="Justin Siegel" w:date="2015-05-18T19:46:00Z">
        <w:r w:rsidR="00CB112C">
          <w:t xml:space="preserve">and eluted </w:t>
        </w:r>
      </w:ins>
      <w:ins w:id="49" w:author="Alex" w:date="2015-05-18T16:27:00Z">
        <w:r w:rsidR="00734744">
          <w:t>i</w:t>
        </w:r>
        <w:r w:rsidR="00B61AAC">
          <w:t>n 200 µL</w:t>
        </w:r>
        <w:r w:rsidR="00734744">
          <w:t xml:space="preserve"> buffer</w:t>
        </w:r>
      </w:ins>
      <w:ins w:id="50" w:author="Alex" w:date="2015-05-18T16:28:00Z">
        <w:r w:rsidR="00734744">
          <w:t>, as described in detail in the Supplemental Methods.</w:t>
        </w:r>
      </w:ins>
      <w:r>
        <w:t xml:space="preserve"> </w:t>
      </w:r>
      <w:ins w:id="51" w:author="Justin Siegel" w:date="2015-05-18T19:46:00Z">
        <w:r w:rsidR="00CB112C">
          <w:t xml:space="preserve">The </w:t>
        </w:r>
      </w:ins>
      <w:ins w:id="52" w:author="Alex" w:date="2015-05-18T17:11:00Z">
        <w:del w:id="53" w:author="Justin Siegel" w:date="2015-05-18T19:46:00Z">
          <w:r w:rsidR="004A477D" w:rsidDel="00CB112C">
            <w:delText>A</w:delText>
          </w:r>
        </w:del>
      </w:ins>
      <w:ins w:id="54" w:author="Justin Siegel" w:date="2015-05-18T19:46:00Z">
        <w:r w:rsidR="00CB112C">
          <w:t>a</w:t>
        </w:r>
      </w:ins>
      <w:ins w:id="55" w:author="Alex" w:date="2015-05-18T17:11:00Z">
        <w:r w:rsidR="004A477D">
          <w:t>bsorbance</w:t>
        </w:r>
        <w:r w:rsidR="00031D61">
          <w:t xml:space="preserve"> at</w:t>
        </w:r>
      </w:ins>
      <w:del w:id="56" w:author="Alex" w:date="2015-05-18T17:11:00Z">
        <w:r w:rsidDel="004A477D">
          <w:delText xml:space="preserve">at </w:delText>
        </w:r>
      </w:del>
      <w:ins w:id="57" w:author="Alex" w:date="2015-05-18T16:28:00Z">
        <w:r w:rsidR="00734744">
          <w:t xml:space="preserve"> </w:t>
        </w:r>
      </w:ins>
      <w:r>
        <w:t>280 nm</w:t>
      </w:r>
      <w:ins w:id="58" w:author="Justin Siegel" w:date="2015-05-18T19:46:00Z">
        <w:r w:rsidR="00CB112C">
          <w:t xml:space="preserve"> of eluted protein</w:t>
        </w:r>
      </w:ins>
      <w:r>
        <w:t xml:space="preserve"> was used to quantify protein yield and SDS-PAGE was used to evaluate purity. All proteins used in this study were greater than </w:t>
      </w:r>
      <w:r w:rsidR="00BB2E28">
        <w:t>8</w:t>
      </w:r>
      <w:r>
        <w:t xml:space="preserve">0% pure, and fresh resin was used for each mutant to prevent wild type contamination. </w:t>
      </w:r>
    </w:p>
    <w:p w14:paraId="4ADFA509" w14:textId="5A728604" w:rsidR="00DF34E5" w:rsidRDefault="00DF34E5" w:rsidP="008C36CB">
      <w:pPr>
        <w:spacing w:line="480" w:lineRule="auto"/>
      </w:pPr>
      <w:r>
        <w:tab/>
        <w:t xml:space="preserve">A total of ten biological replicates of the native BglB were used to assess expression and purification. The average </w:t>
      </w:r>
      <w:ins w:id="59" w:author="Justin Siegel" w:date="2015-05-17T18:14:00Z">
        <w:r w:rsidR="00CC39BA">
          <w:t xml:space="preserve">concentration of proteins after purification was </w:t>
        </w:r>
      </w:ins>
      <w:r>
        <w:t xml:space="preserve">found to be 1.2 ± 0.4 mg/mL. Of the 104 mutants synthesized, 90 express and purify as soluble protein (Figure 2). The </w:t>
      </w:r>
      <w:ins w:id="60" w:author="Justin Siegel" w:date="2015-05-17T18:15:00Z">
        <w:r w:rsidR="00CC39BA">
          <w:t xml:space="preserve">final concentrations </w:t>
        </w:r>
      </w:ins>
      <w:r>
        <w:t xml:space="preserve">for all 104 mutants </w:t>
      </w:r>
      <w:r w:rsidR="00B95A22">
        <w:t>are included in</w:t>
      </w:r>
      <w:r>
        <w:t xml:space="preserve"> </w:t>
      </w:r>
      <w:r w:rsidR="00B95A22">
        <w:t>Supplemental Table 1</w:t>
      </w:r>
      <w:r>
        <w:t xml:space="preserve">. Greater than 35% maintained the yields obtained for native BglB, and 15% </w:t>
      </w:r>
      <w:ins w:id="61" w:author="Justin Siegel" w:date="2015-05-17T18:15:00Z">
        <w:r w:rsidR="00CC39BA">
          <w:t xml:space="preserve">did </w:t>
        </w:r>
      </w:ins>
      <w:r>
        <w:t>not express and purif</w:t>
      </w:r>
      <w:ins w:id="62" w:author="Justin Siegel" w:date="2015-05-17T18:15:00Z">
        <w:r w:rsidR="00CC39BA">
          <w:t>y</w:t>
        </w:r>
      </w:ins>
      <w:r>
        <w:t xml:space="preserve"> as a soluble protein above our limit of detection</w:t>
      </w:r>
      <w:ins w:id="63" w:author="Justin Siegel" w:date="2015-05-17T18:16:00Z">
        <w:r w:rsidR="00CC39BA">
          <w:t xml:space="preserve"> (0.1 mg/mL)</w:t>
        </w:r>
      </w:ins>
      <w:ins w:id="64" w:author="Justin Siegel" w:date="2015-05-17T18:15:00Z">
        <w:r w:rsidR="00CC39BA">
          <w:t xml:space="preserve"> for protein yield after purification</w:t>
        </w:r>
      </w:ins>
      <w:r>
        <w:t xml:space="preserve"> based on A</w:t>
      </w:r>
      <w:r w:rsidRPr="002C6335">
        <w:rPr>
          <w:vertAlign w:val="subscript"/>
          <w:rPrChange w:id="65" w:author="Justin Siegel" w:date="2015-05-18T20:04:00Z">
            <w:rPr/>
          </w:rPrChange>
        </w:rPr>
        <w:t>280</w:t>
      </w:r>
      <w:r>
        <w:t xml:space="preserve"> and SDS-PAGE.</w:t>
      </w:r>
    </w:p>
    <w:p w14:paraId="00CB32A6" w14:textId="77777777" w:rsidR="00DF34E5" w:rsidRDefault="00DF34E5" w:rsidP="008C36CB">
      <w:pPr>
        <w:spacing w:line="480" w:lineRule="auto"/>
      </w:pPr>
    </w:p>
    <w:p w14:paraId="0E62BEC2" w14:textId="77777777" w:rsidR="00DF34E5" w:rsidRPr="006314A2" w:rsidRDefault="00DF34E5" w:rsidP="008C36CB">
      <w:pPr>
        <w:spacing w:line="480" w:lineRule="auto"/>
        <w:rPr>
          <w:b/>
        </w:rPr>
      </w:pPr>
      <w:r w:rsidRPr="006314A2">
        <w:rPr>
          <w:b/>
        </w:rPr>
        <w:t>Kinetic characterization of mutants</w:t>
      </w:r>
    </w:p>
    <w:p w14:paraId="7D3CD1A5" w14:textId="700FB4C9" w:rsidR="00DF34E5" w:rsidRDefault="00DF34E5" w:rsidP="008C36CB">
      <w:pPr>
        <w:spacing w:line="480" w:lineRule="auto"/>
      </w:pPr>
      <w:r>
        <w:t xml:space="preserve">Michaelis-Menten kinetic constants for each of the 104 mutants were determined using the colorimetric assay of pNPG hydrolysis and </w:t>
      </w:r>
      <w:ins w:id="66" w:author="Justin Siegel" w:date="2015-05-17T18:16:00Z">
        <w:r w:rsidR="00CC39BA">
          <w:t xml:space="preserve">the results </w:t>
        </w:r>
      </w:ins>
      <w:r>
        <w:t xml:space="preserve">are represented as a heatmap in Figure 2. Ten biological replicates of the wild type enzyme </w:t>
      </w:r>
      <w:del w:id="67" w:author="Justin Siegel" w:date="2015-05-18T20:04:00Z">
        <w:r w:rsidDel="002C6335">
          <w:delText xml:space="preserve">has </w:delText>
        </w:r>
      </w:del>
      <w:ins w:id="68" w:author="Justin Siegel" w:date="2015-05-18T20:04:00Z">
        <w:r w:rsidR="002C6335">
          <w:t xml:space="preserve">have </w:t>
        </w:r>
      </w:ins>
      <w:r>
        <w:t xml:space="preserve">an average </w:t>
      </w:r>
      <w:r w:rsidR="004F15C1" w:rsidRPr="00AE71AE">
        <w:rPr>
          <w:i/>
        </w:rPr>
        <w:t>k</w:t>
      </w:r>
      <w:r w:rsidR="004F15C1" w:rsidRPr="00AE71AE">
        <w:rPr>
          <w:vertAlign w:val="subscript"/>
        </w:rPr>
        <w:t>cat</w:t>
      </w:r>
      <w:r>
        <w:t xml:space="preserve"> of 880 ± 10 min</w:t>
      </w:r>
      <w:r w:rsidRPr="00D73DA9">
        <w:rPr>
          <w:vertAlign w:val="superscript"/>
        </w:rPr>
        <w:t>–1</w:t>
      </w:r>
      <w:r>
        <w:t xml:space="preserve">, </w:t>
      </w:r>
      <w:r w:rsidR="004F15C1">
        <w:t>K</w:t>
      </w:r>
      <w:r w:rsidR="004F15C1" w:rsidRPr="004F15C1">
        <w:rPr>
          <w:vertAlign w:val="subscript"/>
        </w:rPr>
        <w:t>M</w:t>
      </w:r>
      <w:r>
        <w:t xml:space="preserve"> of 5 ± 0.2 mM,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of 171,000 ± 8000 M</w:t>
      </w:r>
      <w:r w:rsidR="00D73DA9" w:rsidRPr="00D73DA9">
        <w:rPr>
          <w:vertAlign w:val="superscript"/>
        </w:rPr>
        <w:t>–1</w:t>
      </w:r>
      <w:r>
        <w:t xml:space="preserve"> </w:t>
      </w:r>
      <w:r>
        <w:lastRenderedPageBreak/>
        <w:t>min</w:t>
      </w:r>
      <w:r w:rsidR="00D73DA9" w:rsidRPr="00D73DA9">
        <w:rPr>
          <w:vertAlign w:val="superscript"/>
        </w:rPr>
        <w:t>–1</w:t>
      </w:r>
      <w:r>
        <w:t>. To determine kinetic constants, observed rates at 8 substrate concentrations were fit to the Michaelis-Menten equation</w:t>
      </w:r>
      <w:ins w:id="69" w:author="Justin Siegel" w:date="2015-05-17T18:16:00Z">
        <w:r w:rsidR="00CC39BA">
          <w:t xml:space="preserve">. If no </w:t>
        </w:r>
      </w:ins>
      <w:ins w:id="70" w:author="Justin Siegel" w:date="2015-05-17T18:17:00Z">
        <w:r w:rsidR="00CC39BA">
          <w:t>clear saturation</w:t>
        </w:r>
      </w:ins>
      <w:ins w:id="71" w:author="Justin Siegel" w:date="2015-05-17T18:16:00Z">
        <w:r w:rsidR="00CC39BA">
          <w:t xml:space="preserve"> was observed then a linear equation was used to determine </w:t>
        </w:r>
      </w:ins>
      <w:ins w:id="72" w:author="Justin Siegel" w:date="2015-05-17T18:17:00Z">
        <w:r w:rsidR="00CC39BA" w:rsidRPr="00AE71AE">
          <w:rPr>
            <w:i/>
          </w:rPr>
          <w:t>k</w:t>
        </w:r>
        <w:r w:rsidR="00CC39BA" w:rsidRPr="00AE71AE">
          <w:rPr>
            <w:vertAlign w:val="subscript"/>
          </w:rPr>
          <w:t>cat</w:t>
        </w:r>
        <w:r w:rsidR="00CC39BA">
          <w:t>/K</w:t>
        </w:r>
        <w:r w:rsidR="00CC39BA" w:rsidRPr="004F15C1">
          <w:rPr>
            <w:vertAlign w:val="subscript"/>
          </w:rPr>
          <w:t>M</w:t>
        </w:r>
      </w:ins>
      <w:r>
        <w:t>. Experimentally measured kinetic constants</w:t>
      </w:r>
      <w:r w:rsidR="005625F4">
        <w:t xml:space="preserve"> </w:t>
      </w:r>
      <w:r w:rsidR="00AE4269">
        <w:t>and nonlinear regression analysi</w:t>
      </w:r>
      <w:r w:rsidR="005625F4">
        <w:t>s</w:t>
      </w:r>
      <w:r>
        <w:t xml:space="preserve"> for each mutant can </w:t>
      </w:r>
      <w:r w:rsidR="00C37BC1">
        <w:t>be found in Supplemental Table 1</w:t>
      </w:r>
      <w:r>
        <w:t xml:space="preserve">. </w:t>
      </w:r>
    </w:p>
    <w:p w14:paraId="2143A2FD" w14:textId="117B3F27" w:rsidR="00DF34E5" w:rsidRDefault="00DF34E5" w:rsidP="008C36CB">
      <w:pPr>
        <w:spacing w:line="480" w:lineRule="auto"/>
      </w:pPr>
      <w:r>
        <w:tab/>
        <w:t xml:space="preserve">Based on the maximum concentration of enzyme used in our assays and colorimetric absorbance changes at the highest substrate concentration used, we estimate our limit of detection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to be 10 M</w:t>
      </w:r>
      <w:r w:rsidRPr="00BA6497">
        <w:rPr>
          <w:vertAlign w:val="superscript"/>
        </w:rPr>
        <w:t>-1</w:t>
      </w:r>
      <w:r>
        <w:t>min</w:t>
      </w:r>
      <w:r w:rsidR="00BA6497" w:rsidRPr="00BA6497">
        <w:rPr>
          <w:vertAlign w:val="superscript"/>
        </w:rPr>
        <w:t>-1</w:t>
      </w:r>
      <w:r>
        <w:t>. Of the 90 solubly purified mutants, 6 are below the limit of detection. The highest catalytic efficiency observed is 56</w:t>
      </w:r>
      <w:r w:rsidR="00190869">
        <w:t>0,000</w:t>
      </w:r>
      <w:r>
        <w:t xml:space="preserve"> M</w:t>
      </w:r>
      <w:r w:rsidR="00BA6497" w:rsidRPr="00BA6497">
        <w:rPr>
          <w:vertAlign w:val="superscript"/>
        </w:rPr>
        <w:t>-1</w:t>
      </w:r>
      <w:r>
        <w:t>min</w:t>
      </w:r>
      <w:r w:rsidR="00BA6497" w:rsidRPr="00BA6497">
        <w:rPr>
          <w:vertAlign w:val="superscript"/>
        </w:rPr>
        <w:t>-1</w:t>
      </w:r>
      <w:r>
        <w:t xml:space="preserve"> for mutation R240A. In addition, while no substrate inhibition is observed for the wild type BglB, four mutants exhibit measurable substrate inhibit</w:t>
      </w:r>
      <w:r w:rsidR="001F1063">
        <w:t>ion (the inhibition parameter K</w:t>
      </w:r>
      <w:r w:rsidR="00BB2E28">
        <w:rPr>
          <w:vertAlign w:val="subscript"/>
        </w:rPr>
        <w:t>i</w:t>
      </w:r>
      <w:r>
        <w:t xml:space="preserve"> for these mutants is </w:t>
      </w:r>
      <w:r w:rsidR="001F1063">
        <w:t>reported in Supplemental Table 1</w:t>
      </w:r>
      <w:r>
        <w:t xml:space="preserve">). </w:t>
      </w:r>
    </w:p>
    <w:p w14:paraId="3AD07F54" w14:textId="77777777" w:rsidR="00DF34E5" w:rsidRDefault="00DF34E5" w:rsidP="008C36CB">
      <w:pPr>
        <w:spacing w:line="480" w:lineRule="auto"/>
      </w:pPr>
    </w:p>
    <w:p w14:paraId="6BB194ED" w14:textId="77777777" w:rsidR="00DF34E5" w:rsidRPr="00957C69" w:rsidRDefault="00DF34E5" w:rsidP="008C36CB">
      <w:pPr>
        <w:spacing w:line="480" w:lineRule="auto"/>
        <w:rPr>
          <w:b/>
        </w:rPr>
      </w:pPr>
      <w:r w:rsidRPr="00957C69">
        <w:rPr>
          <w:b/>
        </w:rPr>
        <w:t>Observed sequence–structure–function relationships in BglB</w:t>
      </w:r>
    </w:p>
    <w:p w14:paraId="16AB3904" w14:textId="0237C9B7" w:rsidR="00DF34E5" w:rsidRDefault="00DF34E5" w:rsidP="008C36CB">
      <w:pPr>
        <w:spacing w:line="480" w:lineRule="auto"/>
      </w:pPr>
      <w:r>
        <w:t>In agreement with previous studies, our results demonstrate the importance of E164, E353, and Y295 for catalysis. Mutating any of these residues to alanine results in a &gt;85,000-fold re</w:t>
      </w:r>
      <w:r w:rsidR="00841818">
        <w:t>duction in catalytic efficiency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841818">
        <w:t>)</w:t>
      </w:r>
      <w:r w:rsidR="00132354">
        <w:t>.</w:t>
      </w:r>
      <w:r>
        <w:t xml:space="preserve"> However, beyond the catalytic residues</w:t>
      </w:r>
      <w:r w:rsidR="00700366">
        <w:t>,</w:t>
      </w:r>
      <w:r>
        <w:t xml:space="preserve"> the systematic alanine scan of every residue within 12 Å of the ligand revealed mutations which have an equivalent functional effect to mutating the established catalytic residues to alanine. </w:t>
      </w:r>
    </w:p>
    <w:p w14:paraId="41B71E1A" w14:textId="18E92131" w:rsidR="00DF34E5" w:rsidRDefault="00DF34E5" w:rsidP="008C36CB">
      <w:pPr>
        <w:spacing w:line="480" w:lineRule="auto"/>
      </w:pPr>
      <w:r>
        <w:tab/>
      </w:r>
      <w:ins w:id="73" w:author="Justin Siegel" w:date="2015-05-18T20:04:00Z">
        <w:r w:rsidR="002C6335">
          <w:t xml:space="preserve">Notably, the Q19A mutant showed a dramatic effect on function; catalytic efficiency decreased by 57,000-fold. </w:t>
        </w:r>
      </w:ins>
      <w:del w:id="74" w:author="Justin Siegel" w:date="2015-05-18T20:04:00Z">
        <w:r w:rsidDel="002C6335">
          <w:delText xml:space="preserve">One mutation for which dramatic effects on function is observed is Q19A, which decreases catalytic efficiency 57,000-fold. </w:delText>
        </w:r>
      </w:del>
      <w:del w:id="75" w:author="Justin Siegel" w:date="2015-05-18T20:05:00Z">
        <w:r w:rsidDel="002C6335">
          <w:delText>An a</w:delText>
        </w:r>
      </w:del>
      <w:ins w:id="76" w:author="Justin Siegel" w:date="2015-05-18T20:05:00Z">
        <w:r w:rsidR="002C6335">
          <w:t>A</w:t>
        </w:r>
      </w:ins>
      <w:r>
        <w:t xml:space="preserve">nalysis of the crystal structure of BglB </w:t>
      </w:r>
      <w:del w:id="77" w:author="Alex" w:date="2015-05-18T17:44:00Z">
        <w:r w:rsidDel="00961C7B">
          <w:lastRenderedPageBreak/>
          <w:delText xml:space="preserve">illustrates </w:delText>
        </w:r>
      </w:del>
      <w:ins w:id="78" w:author="Alex" w:date="2015-05-18T17:44:00Z">
        <w:r w:rsidR="00961C7B">
          <w:t xml:space="preserve">suggests </w:t>
        </w:r>
      </w:ins>
      <w:r>
        <w:t xml:space="preserve">that both the nitrogen and oxygen of the amide sidechain interact with hydroxyl groups on the substrate (Figure 3A). </w:t>
      </w:r>
      <w:ins w:id="79" w:author="Alex" w:date="2015-05-18T17:45:00Z">
        <w:r w:rsidR="00961C7B">
          <w:t xml:space="preserve">A multiple sequence alignment of the BglB enzyme family in the Pfam database (comprising 1,554 non-redundant proteins), </w:t>
        </w:r>
        <w:del w:id="80" w:author="Justin Siegel" w:date="2015-05-18T19:47:00Z">
          <w:r w:rsidR="00961C7B" w:rsidDel="00CB112C">
            <w:delText>suggested</w:delText>
          </w:r>
        </w:del>
      </w:ins>
      <w:ins w:id="81" w:author="Justin Siegel" w:date="2015-05-18T19:47:00Z">
        <w:r w:rsidR="00CB112C">
          <w:t>revealed</w:t>
        </w:r>
      </w:ins>
      <w:ins w:id="82" w:author="Alex" w:date="2015-05-18T17:45:00Z">
        <w:r w:rsidR="00961C7B">
          <w:t xml:space="preserve"> that Q19 is 95% conserved in this family (Figure 3B)</w:t>
        </w:r>
        <w:r w:rsidR="00EE34DE">
          <w:t xml:space="preserve">. </w:t>
        </w:r>
      </w:ins>
      <w:del w:id="83" w:author="Alex" w:date="2015-05-18T17:45:00Z">
        <w:r w:rsidDel="00961C7B">
          <w:delText xml:space="preserve">Based on a multiple sequence alignment of the Pfam database for the BglB enzyme family comprising 1,554 non-redundant proteins, Q19 is 95% conserved (Figure 3B). </w:delText>
        </w:r>
      </w:del>
      <w:r>
        <w:t xml:space="preserve">While removing these interactions might be predicted to decrease catalytic efficiency, it was unexpected </w:t>
      </w:r>
      <w:r w:rsidR="00700366">
        <w:t xml:space="preserve">that this mutation </w:t>
      </w:r>
      <w:ins w:id="84" w:author="Alex" w:date="2015-05-18T17:45:00Z">
        <w:r w:rsidR="008752E2">
          <w:t xml:space="preserve">would have an </w:t>
        </w:r>
      </w:ins>
      <w:del w:id="85" w:author="Alex" w:date="2015-05-18T17:45:00Z">
        <w:r w:rsidR="00700366" w:rsidDel="008752E2">
          <w:delText xml:space="preserve">has an </w:delText>
        </w:r>
      </w:del>
      <w:r>
        <w:t xml:space="preserve">almost equivalent </w:t>
      </w:r>
      <w:r w:rsidR="00C960AB">
        <w:t>e</w:t>
      </w:r>
      <w:r w:rsidR="00700366">
        <w:t xml:space="preserve">ffect </w:t>
      </w:r>
      <w:r>
        <w:t>to removing the established catalytic residue E353. Unlike E353, the nucleophilic glutamate directly involved in the reaction chemistry, Q19 is not</w:t>
      </w:r>
      <w:ins w:id="86" w:author="Justin Siegel" w:date="2015-05-18T20:05:00Z">
        <w:r w:rsidR="002C6335">
          <w:t xml:space="preserve"> directly</w:t>
        </w:r>
      </w:ins>
      <w:r>
        <w:t xml:space="preserve"> involved in </w:t>
      </w:r>
      <w:del w:id="87" w:author="Alex" w:date="2015-05-18T17:46:00Z">
        <w:r w:rsidDel="008752E2">
          <w:delText xml:space="preserve">chemistry of </w:delText>
        </w:r>
      </w:del>
      <w:r>
        <w:t xml:space="preserve">the reaction. A crystal structure </w:t>
      </w:r>
      <w:ins w:id="88" w:author="Alex" w:date="2015-05-18T17:46:00Z">
        <w:r w:rsidR="008752E2">
          <w:t xml:space="preserve">of BglB Q19A </w:t>
        </w:r>
      </w:ins>
      <w:r>
        <w:t>in complex with the 2-deoxy-2-fluoro-</w:t>
      </w:r>
      <w:r w:rsidR="0075290A" w:rsidRPr="0075290A">
        <w:rPr>
          <w:rFonts w:ascii="Symbol" w:hAnsi="Symbol"/>
        </w:rPr>
        <w:t></w:t>
      </w:r>
      <w:r>
        <w:t xml:space="preserve">-D-glucopyranose inhibitor </w:t>
      </w:r>
      <w:del w:id="89" w:author="Alex" w:date="2015-05-18T17:46:00Z">
        <w:r w:rsidDel="008752E2">
          <w:delText xml:space="preserve">of the Q19A mutation </w:delText>
        </w:r>
      </w:del>
      <w:r>
        <w:t xml:space="preserve">may help elucidate the structural effect of this mutation. Based on molecular modeling, no major structural change for this mutant is </w:t>
      </w:r>
      <w:r w:rsidR="006927C5">
        <w:t xml:space="preserve">predicted </w:t>
      </w:r>
      <w:commentRangeStart w:id="90"/>
      <w:r w:rsidR="006927C5">
        <w:t>(Supplemental Figure 2</w:t>
      </w:r>
      <w:r w:rsidR="005D2F49">
        <w:t>A</w:t>
      </w:r>
      <w:r>
        <w:t xml:space="preserve">). </w:t>
      </w:r>
      <w:commentRangeEnd w:id="90"/>
      <w:r w:rsidR="007509FD">
        <w:rPr>
          <w:rStyle w:val="CommentReference"/>
        </w:rPr>
        <w:commentReference w:id="90"/>
      </w:r>
    </w:p>
    <w:p w14:paraId="290AA882" w14:textId="1D14F08B" w:rsidR="00DF34E5" w:rsidRDefault="00DF34E5" w:rsidP="008C36CB">
      <w:pPr>
        <w:spacing w:line="480" w:lineRule="auto"/>
      </w:pPr>
      <w:r>
        <w:tab/>
        <w:t xml:space="preserve">Another </w:t>
      </w:r>
      <w:ins w:id="91" w:author="Justin Siegel" w:date="2015-05-17T18:23:00Z">
        <w:r w:rsidR="00491D69">
          <w:t xml:space="preserve">notable </w:t>
        </w:r>
      </w:ins>
      <w:r>
        <w:t xml:space="preserve">finding was a ten-fold increase of </w:t>
      </w:r>
      <w:r w:rsidR="004F15C1" w:rsidRPr="00AE71AE">
        <w:rPr>
          <w:i/>
        </w:rPr>
        <w:t>k</w:t>
      </w:r>
      <w:r w:rsidR="004F15C1" w:rsidRPr="00AE71AE">
        <w:rPr>
          <w:vertAlign w:val="subscript"/>
        </w:rPr>
        <w:t>cat</w:t>
      </w:r>
      <w:r>
        <w:t xml:space="preserve"> by a single point mutant, R240A. The BglB crystal structure reveals that R240 forms two hydrogen bonds with E222 (Figure 3A). Molecular modeling of the R240A mutant predicts that E222 </w:t>
      </w:r>
      <w:ins w:id="92" w:author="Justin Siegel" w:date="2015-05-18T20:06:00Z">
        <w:r w:rsidR="002C6335">
          <w:t xml:space="preserve">would </w:t>
        </w:r>
      </w:ins>
      <w:r>
        <w:t>adopt</w:t>
      </w:r>
      <w:del w:id="93" w:author="Justin Siegel" w:date="2015-05-18T20:06:00Z">
        <w:r w:rsidDel="002C6335">
          <w:delText>s</w:delText>
        </w:r>
      </w:del>
      <w:r>
        <w:t xml:space="preserve"> an alternative conformation in which the acid functional group of the glutamate is </w:t>
      </w:r>
      <w:r w:rsidR="001C54BB">
        <w:t>2 Å</w:t>
      </w:r>
      <w:r>
        <w:t xml:space="preserve"> closer to the ac</w:t>
      </w:r>
      <w:r w:rsidR="009E2237">
        <w:t xml:space="preserve">tive site (Supplemental Figure </w:t>
      </w:r>
      <w:r w:rsidR="00EE4854">
        <w:t>2</w:t>
      </w:r>
      <w:r w:rsidR="009E2237">
        <w:t>B</w:t>
      </w:r>
      <w:r>
        <w:t>). This would</w:t>
      </w:r>
      <w:ins w:id="94" w:author="Justin Siegel" w:date="2015-05-18T20:06:00Z">
        <w:r w:rsidR="002C6335">
          <w:t xml:space="preserve"> likely</w:t>
        </w:r>
      </w:ins>
      <w:r>
        <w:t xml:space="preserve"> result in a significant change of the electrostatic environment around the active site, </w:t>
      </w:r>
      <w:ins w:id="95" w:author="Justin Siegel" w:date="2015-05-18T20:06:00Z">
        <w:r w:rsidR="002C6335">
          <w:t xml:space="preserve">and </w:t>
        </w:r>
      </w:ins>
      <w:del w:id="96" w:author="Justin Siegel" w:date="2015-05-18T20:06:00Z">
        <w:r w:rsidDel="002C6335">
          <w:delText>suggesting</w:delText>
        </w:r>
      </w:del>
      <w:ins w:id="97" w:author="Justin Siegel" w:date="2015-05-18T20:06:00Z">
        <w:r w:rsidR="002C6335">
          <w:t>indicates</w:t>
        </w:r>
      </w:ins>
      <w:r>
        <w:t xml:space="preserve"> that the electronegative environment enhances catalysis of pNPG hydrolysis. Consistent with this hypothesis is the observation that the mutation E222A decreases </w:t>
      </w:r>
      <w:r w:rsidR="004F15C1" w:rsidRPr="00AE71AE">
        <w:rPr>
          <w:i/>
        </w:rPr>
        <w:t>k</w:t>
      </w:r>
      <w:r w:rsidR="004F15C1" w:rsidRPr="00AE71AE">
        <w:rPr>
          <w:vertAlign w:val="subscript"/>
        </w:rPr>
        <w:t>cat</w:t>
      </w:r>
      <w:r>
        <w:t xml:space="preserve"> by ten fold. Both observations support </w:t>
      </w:r>
      <w:ins w:id="98" w:author="Justin Siegel" w:date="2015-05-18T20:07:00Z">
        <w:r w:rsidR="002C6335">
          <w:t xml:space="preserve">previous </w:t>
        </w:r>
      </w:ins>
      <w:ins w:id="99" w:author="Alex" w:date="2015-05-18T16:33:00Z">
        <w:r w:rsidR="007509FD">
          <w:t>evidence</w:t>
        </w:r>
      </w:ins>
      <w:ins w:id="100" w:author="Justin Siegel" w:date="2015-05-17T18:23:00Z">
        <w:r w:rsidR="00491D69">
          <w:t xml:space="preserve"> that the </w:t>
        </w:r>
      </w:ins>
      <w:r>
        <w:t xml:space="preserve">electrostatic environment </w:t>
      </w:r>
      <w:del w:id="101" w:author="Justin Siegel" w:date="2015-05-18T20:08:00Z">
        <w:r w:rsidDel="002C6335">
          <w:delText xml:space="preserve">of </w:delText>
        </w:r>
        <w:r w:rsidR="00BB2E28" w:rsidDel="002C6335">
          <w:delText xml:space="preserve">an </w:delText>
        </w:r>
      </w:del>
      <w:r>
        <w:t>enzyme active site</w:t>
      </w:r>
      <w:ins w:id="102" w:author="Justin Siegel" w:date="2015-05-18T20:08:00Z">
        <w:r w:rsidR="002C6335">
          <w:t>s</w:t>
        </w:r>
      </w:ins>
      <w:r>
        <w:t xml:space="preserve"> </w:t>
      </w:r>
      <w:del w:id="103" w:author="Justin Siegel" w:date="2015-05-18T20:08:00Z">
        <w:r w:rsidDel="002C6335">
          <w:delText xml:space="preserve">is </w:delText>
        </w:r>
      </w:del>
      <w:ins w:id="104" w:author="Justin Siegel" w:date="2015-05-18T20:08:00Z">
        <w:r w:rsidR="002C6335">
          <w:t xml:space="preserve">are </w:t>
        </w:r>
      </w:ins>
      <w:r>
        <w:t>of primary i</w:t>
      </w:r>
      <w:r w:rsidR="00E31C1E">
        <w:t>mportance to catalysis</w:t>
      </w:r>
      <w:r>
        <w:t>.</w:t>
      </w:r>
      <w:r w:rsidR="002866B9">
        <w:fldChar w:fldCharType="begin"/>
      </w:r>
      <w:r w:rsidR="005352D3">
        <w:instrText xml:space="preserve"> ADDIN EN.CITE &lt;EndNote&gt;&lt;Cite&gt;&lt;Author&gt;Warshel&lt;/Author&gt;&lt;Year&gt;2006&lt;/Year&gt;&lt;RecNum&gt;7&lt;/RecNum&gt;&lt;DisplayText&gt;&lt;style face="superscript"&gt;14&lt;/style&gt;&lt;/DisplayText&gt;&lt;record&gt;&lt;rec-number&gt;7&lt;/rec-number&gt;&lt;foreign-keys&gt;&lt;key app="EN" db-id="d22eawd51p0xrpezwr7vdtw2vasp9sx0w25d" timestamp="1431378241"&gt;7&lt;/key&gt;&lt;/foreign-keys&gt;&lt;ref-type name="Bill"&gt;4&lt;/ref-type&gt;&lt;contributors&gt;&lt;authors&gt;&lt;author&gt;Warshel, A&lt;/author&gt;&lt;author&gt;Sharma, P K&lt;/author&gt;&lt;author&gt;Kato, M&lt;/author&gt;&lt;author&gt;Xiang, Y&lt;/author&gt;&lt;author&gt;Liu, H&lt;/author&gt;&lt;/authors&gt;&lt;/contributors&gt;&lt;titles&gt;&lt;title&gt;Electrostatic basis for enzyme catalysis&lt;/title&gt;&lt;secondary-title&gt;Chemical …&lt;/secondary-title&gt;&lt;/titles&gt;&lt;dates&gt;&lt;year&gt;2006&lt;/year&gt;&lt;/dates&gt;&lt;label&gt;r00028&lt;/label&gt;&lt;urls&gt;&lt;related-urls&gt;&lt;url&gt;http://pubs.acs.org/doi/pdf/10.1021/cr0503106&lt;/url&gt;&lt;/related-urls&gt;&lt;/urls&gt;&lt;/record&gt;&lt;/Cite&gt;&lt;/EndNote&gt;</w:instrText>
      </w:r>
      <w:r w:rsidR="002866B9">
        <w:fldChar w:fldCharType="separate"/>
      </w:r>
      <w:r w:rsidR="005352D3" w:rsidRPr="005352D3">
        <w:rPr>
          <w:noProof/>
          <w:vertAlign w:val="superscript"/>
        </w:rPr>
        <w:t>14</w:t>
      </w:r>
      <w:r w:rsidR="002866B9">
        <w:fldChar w:fldCharType="end"/>
      </w:r>
      <w:r w:rsidR="00AF585E">
        <w:t xml:space="preserve"> </w:t>
      </w:r>
    </w:p>
    <w:p w14:paraId="18EF4DA2" w14:textId="77777777" w:rsidR="00DF34E5" w:rsidRDefault="00DF34E5" w:rsidP="008C36CB">
      <w:pPr>
        <w:spacing w:line="480" w:lineRule="auto"/>
      </w:pPr>
    </w:p>
    <w:p w14:paraId="2F82017D" w14:textId="77777777" w:rsidR="00DF34E5" w:rsidRPr="00B83E76" w:rsidRDefault="00DF34E5" w:rsidP="008C36CB">
      <w:pPr>
        <w:spacing w:line="480" w:lineRule="auto"/>
        <w:rPr>
          <w:b/>
        </w:rPr>
      </w:pPr>
      <w:r w:rsidRPr="00B83E76">
        <w:rPr>
          <w:b/>
        </w:rPr>
        <w:t>Conservation analysis of the BglB active site</w:t>
      </w:r>
    </w:p>
    <w:p w14:paraId="297FF6BF" w14:textId="4A66C480" w:rsidR="00DF34E5" w:rsidRDefault="00DF34E5" w:rsidP="008C36CB">
      <w:pPr>
        <w:spacing w:line="480" w:lineRule="auto"/>
      </w:pPr>
      <w:r>
        <w:t>Of the 44 positions in the active site systematically mutated to alanine, 11 are conserved by &gt;85% in amino acid identity with respect to 1</w:t>
      </w:r>
      <w:r w:rsidR="00632B58">
        <w:t>,</w:t>
      </w:r>
      <w:r>
        <w:t>554 homologues in the Pfam database.</w:t>
      </w:r>
      <w:r w:rsidR="00AF585E">
        <w:t xml:space="preserve"> </w:t>
      </w:r>
      <w:r>
        <w:t>When any one of these amino acids is mutated to alanine, catalytic efficiency decreases</w:t>
      </w:r>
      <w:r w:rsidR="00045EB9">
        <w:t xml:space="preserve"> &gt;100-fold </w:t>
      </w:r>
      <w:commentRangeStart w:id="105"/>
      <w:r w:rsidR="00045EB9">
        <w:t xml:space="preserve">(Supplemental Table </w:t>
      </w:r>
      <w:ins w:id="106" w:author="Alex" w:date="2015-05-18T16:52:00Z">
        <w:r w:rsidR="00383E10">
          <w:t>3</w:t>
        </w:r>
      </w:ins>
      <w:r>
        <w:t>)</w:t>
      </w:r>
      <w:commentRangeEnd w:id="105"/>
      <w:r w:rsidR="00383E10">
        <w:rPr>
          <w:rStyle w:val="CommentReference"/>
        </w:rPr>
        <w:commentReference w:id="105"/>
      </w:r>
      <w:r>
        <w:t xml:space="preserve">. This supports the widely held assumption that highly conserved residues within an enzyme active site are functionally important. However, only 11 of the 44 residues within 12 Å of the active site are &gt;85% conserved. Of the 33 </w:t>
      </w:r>
      <w:ins w:id="107" w:author="Justin Siegel" w:date="2015-05-18T20:08:00Z">
        <w:r w:rsidR="002C6335">
          <w:t xml:space="preserve">remaining </w:t>
        </w:r>
      </w:ins>
      <w:r>
        <w:t>residues within 12 Å of the active site</w:t>
      </w:r>
      <w:del w:id="108" w:author="Justin Siegel" w:date="2015-05-18T20:08:00Z">
        <w:r w:rsidDel="002C6335">
          <w:delText xml:space="preserve"> that are &lt;85% conserved</w:delText>
        </w:r>
      </w:del>
      <w:r>
        <w:t>, only 8 alanine mutations resulted in a decrease in catalytic efficiency of greater than 100-fold, and 10 of these 33 mutations w</w:t>
      </w:r>
      <w:r w:rsidR="00D22F0B">
        <w:t>ere not found to significantly a</w:t>
      </w:r>
      <w:r>
        <w:t xml:space="preserve">ffect catalytic efficiency. </w:t>
      </w:r>
    </w:p>
    <w:p w14:paraId="2D29CB2A" w14:textId="105A7B4A" w:rsidR="00DF34E5" w:rsidRDefault="00D22F0B" w:rsidP="008C36CB">
      <w:pPr>
        <w:spacing w:line="480" w:lineRule="auto"/>
      </w:pPr>
      <w:r>
        <w:tab/>
      </w:r>
      <w:r w:rsidR="00DF34E5">
        <w:t xml:space="preserve">Based on these findings, there does not appear to be a strong correlation between residue identity and function if a particular residue is &lt;85% conserved. </w:t>
      </w:r>
      <w:ins w:id="109" w:author="Justin Siegel" w:date="2015-05-17T18:27:00Z">
        <w:r w:rsidR="000E5CDA">
          <w:t>In addition</w:t>
        </w:r>
      </w:ins>
      <w:r w:rsidR="00DF34E5">
        <w:t xml:space="preserve"> the mutation R240A, which is not observed in any natural variant in the glycosyl hydrolase 1 family, resulted in a 10-fold increase in </w:t>
      </w:r>
      <w:r w:rsidR="004F15C1" w:rsidRPr="00AE71AE">
        <w:rPr>
          <w:i/>
        </w:rPr>
        <w:t>k</w:t>
      </w:r>
      <w:r w:rsidR="004F15C1" w:rsidRPr="00AE71AE">
        <w:rPr>
          <w:vertAlign w:val="subscript"/>
        </w:rPr>
        <w:t>cat</w:t>
      </w:r>
      <w:r w:rsidR="00DF34E5">
        <w:t>. This emphasizes the importance of not limiting design efforts to changes previously observed in nature when engineering function towards a non-natural substrate.</w:t>
      </w:r>
    </w:p>
    <w:p w14:paraId="3763D291" w14:textId="77777777" w:rsidR="00DF34E5" w:rsidRDefault="00DF34E5" w:rsidP="008C36CB">
      <w:pPr>
        <w:spacing w:line="480" w:lineRule="auto"/>
      </w:pPr>
    </w:p>
    <w:p w14:paraId="0B91C305" w14:textId="77777777" w:rsidR="00DF34E5" w:rsidRPr="00632C3C" w:rsidRDefault="00DF34E5" w:rsidP="008C36CB">
      <w:pPr>
        <w:spacing w:line="480" w:lineRule="auto"/>
        <w:rPr>
          <w:b/>
        </w:rPr>
      </w:pPr>
      <w:r w:rsidRPr="00632C3C">
        <w:rPr>
          <w:b/>
        </w:rPr>
        <w:t>Computational modeling and evaluation of predictive ability</w:t>
      </w:r>
    </w:p>
    <w:p w14:paraId="71F34F16" w14:textId="638D409C" w:rsidR="00DF34E5" w:rsidRDefault="00DF34E5" w:rsidP="008C36CB">
      <w:pPr>
        <w:spacing w:line="480" w:lineRule="auto"/>
      </w:pPr>
      <w:r>
        <w:t>In order to evaluate the Rosetta Molecular Modeling Suite’s ability to evaluate the functional effects of mutations on BglB kinetic properties, molecular models were generated for each of the 104 BglB mutants</w:t>
      </w:r>
      <w:ins w:id="110" w:author="Justin Siegel" w:date="2015-05-18T20:08:00Z">
        <w:r w:rsidR="002C6335">
          <w:t xml:space="preserve"> using Rosetta</w:t>
        </w:r>
      </w:ins>
      <w:r>
        <w:t xml:space="preserve">. For each mutant, the </w:t>
      </w:r>
      <w:r>
        <w:lastRenderedPageBreak/>
        <w:t xml:space="preserve">modeled pNPG previously described was docked into the active site. A Monte Carlo simulation with random perturbation of the ligand followed by functional constraint optimization through rigid body minimization of the ligand, sidechain and ligand conformational sampling, and finally ligand, sidechain, </w:t>
      </w:r>
      <w:ins w:id="111" w:author="Justin Siegel" w:date="2015-05-17T18:30:00Z">
        <w:r w:rsidR="000E5CDA">
          <w:t xml:space="preserve">as well as </w:t>
        </w:r>
      </w:ins>
      <w:r>
        <w:t>backbone minimization</w:t>
      </w:r>
      <w:ins w:id="112" w:author="Justin Siegel" w:date="2015-05-17T18:29:00Z">
        <w:r w:rsidR="000E5CDA">
          <w:t>. This protocol</w:t>
        </w:r>
      </w:ins>
      <w:r>
        <w:t xml:space="preserve"> was used to approximate protocols used in successful enzym</w:t>
      </w:r>
      <w:r w:rsidR="000D16BA">
        <w:t>e reengineering efforts</w:t>
      </w:r>
      <w:r>
        <w:t>.</w:t>
      </w:r>
      <w:r w:rsidR="00D4719F">
        <w:fldChar w:fldCharType="begin"/>
      </w:r>
      <w:r w:rsidR="00D4719F">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4719F">
        <w:fldChar w:fldCharType="separate"/>
      </w:r>
      <w:r w:rsidR="00D4719F" w:rsidRPr="00D4719F">
        <w:rPr>
          <w:noProof/>
          <w:vertAlign w:val="superscript"/>
        </w:rPr>
        <w:t>2</w:t>
      </w:r>
      <w:r w:rsidR="00D4719F">
        <w:fldChar w:fldCharType="end"/>
      </w:r>
      <w:r>
        <w:t xml:space="preserve"> An example set of input files for wild type BglB are provided in the Supplemental Materials. </w:t>
      </w:r>
    </w:p>
    <w:p w14:paraId="1E2DE8A5" w14:textId="65BF5722" w:rsidR="00DF34E5" w:rsidRDefault="00DF34E5" w:rsidP="008C36CB">
      <w:pPr>
        <w:spacing w:line="480" w:lineRule="auto"/>
      </w:pPr>
      <w:r>
        <w:tab/>
        <w:t xml:space="preserve">For each mutant, 100 models were generated as described above and the lowest 10 in overall system energy </w:t>
      </w:r>
      <w:r w:rsidR="00B20ED9">
        <w:t xml:space="preserve">for each mutant </w:t>
      </w:r>
      <w:r>
        <w:t xml:space="preserve">were selected for subsequent structural analysis. A value for 59 potentially informative features, such as predicted interface energy, number of hydrogen bonds between protein and ligand, and change in solvent accessible surface area upon ligand binding, was calculated for each model. Correlation of the </w:t>
      </w:r>
      <w:r w:rsidR="00B20ED9">
        <w:t xml:space="preserve">average </w:t>
      </w:r>
      <w:r>
        <w:t xml:space="preserve">calculated structural features to each kinetic constant was assessed using Pearson Correlation Coefficient (PCC) and Spearman Rank Correlation (SRC). For both </w:t>
      </w:r>
      <w:r w:rsidR="004F15C1" w:rsidRPr="00AE71AE">
        <w:rPr>
          <w:i/>
        </w:rPr>
        <w:t>k</w:t>
      </w:r>
      <w:r w:rsidR="004F15C1" w:rsidRPr="00AE71AE">
        <w:rPr>
          <w:vertAlign w:val="subscript"/>
        </w:rPr>
        <w:t>cat</w:t>
      </w:r>
      <w:r>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the strongest correlation observed is to the total number of non-local contacts (count of residues separated by more than 8 sequence positions that interact with each other), with a PCC of 0.56 (p-value 0.009; Wilcoxon test) and 0.43 (p-value 0.004; Wilcoxon test), respectively. For 1/</w:t>
      </w:r>
      <w:r w:rsidR="004F15C1">
        <w:t>K</w:t>
      </w:r>
      <w:r w:rsidR="004F15C1" w:rsidRPr="004F15C1">
        <w:rPr>
          <w:vertAlign w:val="subscript"/>
        </w:rPr>
        <w:t>M</w:t>
      </w:r>
      <w:r>
        <w:t xml:space="preserve">, the highest PCC is 0.29 (p-value 0.0005; Wilcoxon test) to the total number of hydrogen bonds in each BglB model. The SRC follows similar trends to PCC for all three predicted constants (SRC of 0.55, 0.42 and 0.38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w:t>
      </w:r>
      <w:r w:rsidR="004F15C1" w:rsidRPr="00AE71AE">
        <w:rPr>
          <w:i/>
        </w:rPr>
        <w:t>k</w:t>
      </w:r>
      <w:r w:rsidR="004F15C1" w:rsidRPr="00AE71AE">
        <w:rPr>
          <w:vertAlign w:val="subscript"/>
        </w:rPr>
        <w:t>cat</w:t>
      </w:r>
      <w:r>
        <w:t xml:space="preserve"> and 1/</w:t>
      </w:r>
      <w:r w:rsidR="004F15C1">
        <w:t>K</w:t>
      </w:r>
      <w:r w:rsidR="004F15C1" w:rsidRPr="004F15C1">
        <w:rPr>
          <w:vertAlign w:val="subscript"/>
        </w:rPr>
        <w:t>M</w:t>
      </w:r>
      <w:r>
        <w:t xml:space="preserve"> respectively). The PCC and SRC values for all features are a</w:t>
      </w:r>
      <w:r w:rsidR="00F31748">
        <w:t>vailable in Supplemental Table 2</w:t>
      </w:r>
      <w:r>
        <w:t xml:space="preserve">. </w:t>
      </w:r>
    </w:p>
    <w:p w14:paraId="6242B9E9" w14:textId="77777777" w:rsidR="00DF34E5" w:rsidRDefault="00DF34E5" w:rsidP="008C36CB">
      <w:pPr>
        <w:spacing w:line="480" w:lineRule="auto"/>
      </w:pPr>
    </w:p>
    <w:p w14:paraId="34E313C9" w14:textId="77777777" w:rsidR="00DF34E5" w:rsidRPr="00CF1F2E" w:rsidRDefault="00DF34E5" w:rsidP="008C36CB">
      <w:pPr>
        <w:spacing w:line="480" w:lineRule="auto"/>
        <w:rPr>
          <w:b/>
        </w:rPr>
      </w:pPr>
      <w:r w:rsidRPr="00CF1F2E">
        <w:rPr>
          <w:b/>
        </w:rPr>
        <w:t>Machine learning prediction of kinetic constants</w:t>
      </w:r>
    </w:p>
    <w:p w14:paraId="067ACE54" w14:textId="744869FC" w:rsidR="00DF34E5" w:rsidRDefault="00DF34E5" w:rsidP="008C36CB">
      <w:pPr>
        <w:spacing w:line="480" w:lineRule="auto"/>
      </w:pPr>
      <w:r>
        <w:t xml:space="preserve">Because no single structural feature predicts </w:t>
      </w:r>
      <w:r w:rsidR="004F15C1" w:rsidRPr="00AE71AE">
        <w:rPr>
          <w:i/>
        </w:rPr>
        <w:t>k</w:t>
      </w:r>
      <w:r w:rsidR="004F15C1" w:rsidRPr="00AE71AE">
        <w:rPr>
          <w:vertAlign w:val="subscript"/>
        </w:rPr>
        <w:t>cat</w:t>
      </w:r>
      <w:r>
        <w:t>, 1/</w:t>
      </w:r>
      <w:r w:rsidR="004F15C1">
        <w:t>K</w:t>
      </w:r>
      <w:r w:rsidR="004F15C1" w:rsidRPr="004F15C1">
        <w:rPr>
          <w:vertAlign w:val="subscript"/>
        </w:rPr>
        <w:t>M</w:t>
      </w:r>
      <w:r>
        <w:t xml:space="preserve">, 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with high accuracy, machine learning techniques were used to identify a subset of calculated features correlated to observed kinetic constants. Elastic net regularization, a constraint regression technique that uses both l</w:t>
      </w:r>
      <w:r w:rsidRPr="00226CF0">
        <w:rPr>
          <w:vertAlign w:val="subscript"/>
        </w:rPr>
        <w:t>1</w:t>
      </w:r>
      <w:r>
        <w:t xml:space="preserve"> and l</w:t>
      </w:r>
      <w:r w:rsidRPr="00226CF0">
        <w:rPr>
          <w:vertAlign w:val="subscript"/>
        </w:rPr>
        <w:t>2</w:t>
      </w:r>
      <w:r>
        <w:t xml:space="preserve"> regularization for feature selection</w:t>
      </w:r>
      <w:r w:rsidR="00C34241">
        <w:t>,</w:t>
      </w:r>
      <w:r>
        <w:t xml:space="preserve"> was used to identify structural features </w:t>
      </w:r>
      <w:ins w:id="113" w:author="Justin Siegel" w:date="2015-05-17T18:34:00Z">
        <w:r w:rsidR="000E5CDA">
          <w:t xml:space="preserve">that could be combined in order to </w:t>
        </w:r>
      </w:ins>
      <w:r>
        <w:t xml:space="preserve">predict each kinetic constant. To increase robustness to sample size and remove bias, we used a bootstrapping aggregating (bagging) technique, where the predicted value was an average of 1000 elastic net models, each trained on a different subset of the data. </w:t>
      </w:r>
    </w:p>
    <w:p w14:paraId="304A2ADB" w14:textId="1916E934" w:rsidR="00DF34E5" w:rsidRDefault="00114C36" w:rsidP="008C36CB">
      <w:pPr>
        <w:spacing w:line="480" w:lineRule="auto"/>
      </w:pPr>
      <w:r>
        <w:tab/>
      </w:r>
      <w:r w:rsidR="00DF34E5">
        <w:t xml:space="preserve">The final prediction from this ensemble learning regression method outperformed single feature selection for each kinetic constant.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the PCC increased to 0.76 from 0.56, in the case of </w:t>
      </w:r>
      <w:r w:rsidR="004F15C1" w:rsidRPr="00AE71AE">
        <w:rPr>
          <w:i/>
        </w:rPr>
        <w:t>k</w:t>
      </w:r>
      <w:r w:rsidR="004F15C1" w:rsidRPr="00AE71AE">
        <w:rPr>
          <w:vertAlign w:val="subscript"/>
        </w:rPr>
        <w:t>cat</w:t>
      </w:r>
      <w:r w:rsidR="00DF34E5">
        <w:t xml:space="preserve"> to 0.60 from 0.56, and for </w:t>
      </w:r>
      <w:r w:rsidR="0026341F">
        <w:t>1/</w:t>
      </w:r>
      <w:r w:rsidR="004F15C1">
        <w:t>K</w:t>
      </w:r>
      <w:r w:rsidR="004F15C1" w:rsidRPr="004F15C1">
        <w:rPr>
          <w:vertAlign w:val="subscript"/>
        </w:rPr>
        <w:t>M</w:t>
      </w:r>
      <w:r w:rsidR="00DF34E5">
        <w:t xml:space="preserve"> to 0.71 from 0.29. Figure 4 </w:t>
      </w:r>
      <w:ins w:id="114" w:author="ilias tagkopoulos" w:date="2015-05-15T12:52:00Z">
        <w:r w:rsidR="009B3CF7">
          <w:t xml:space="preserve">(top panel) </w:t>
        </w:r>
      </w:ins>
      <w:r w:rsidR="00DF34E5">
        <w:t>illustrates the correlations between machine learning predictions and experimentally-measured values</w:t>
      </w:r>
      <w:ins w:id="115" w:author="ilias tagkopoulos" w:date="2015-05-15T12:52:00Z">
        <w:r w:rsidR="009B3CF7">
          <w:t xml:space="preserve">. </w:t>
        </w:r>
      </w:ins>
      <w:ins w:id="116" w:author="ilias tagkopoulos" w:date="2015-05-15T13:30:00Z">
        <w:r w:rsidR="00A139CE">
          <w:t>Figure 4 (bottom panel) depicts t</w:t>
        </w:r>
      </w:ins>
      <w:ins w:id="117" w:author="ilias tagkopoulos" w:date="2015-05-15T12:53:00Z">
        <w:r w:rsidR="009B3CF7">
          <w:t>he histogram of samples with respect to their measured kinetic constant value and the observed error</w:t>
        </w:r>
      </w:ins>
      <w:ins w:id="118" w:author="ilias tagkopoulos" w:date="2015-05-15T12:54:00Z">
        <w:r w:rsidR="009B3CF7">
          <w:t xml:space="preserve"> </w:t>
        </w:r>
      </w:ins>
      <w:ins w:id="119" w:author="ilias tagkopoulos" w:date="2015-05-15T12:55:00Z">
        <w:r w:rsidR="00A139CE">
          <w:t>between predicted/</w:t>
        </w:r>
        <w:r w:rsidR="009B3CF7">
          <w:t>measured value</w:t>
        </w:r>
      </w:ins>
      <w:ins w:id="120" w:author="ilias tagkopoulos" w:date="2015-05-15T13:30:00Z">
        <w:r w:rsidR="00A139CE">
          <w:t xml:space="preserve">. </w:t>
        </w:r>
      </w:ins>
    </w:p>
    <w:p w14:paraId="285AF232" w14:textId="08026029" w:rsidR="00DF34E5" w:rsidRDefault="00114C36" w:rsidP="008C36CB">
      <w:pPr>
        <w:spacing w:line="480" w:lineRule="auto"/>
      </w:pPr>
      <w:r>
        <w:tab/>
      </w:r>
      <w:r w:rsidR="00DF34E5">
        <w:t>The primary features found to correlate to 1/</w:t>
      </w:r>
      <w:r w:rsidR="004F15C1">
        <w:t>K</w:t>
      </w:r>
      <w:r w:rsidR="004F15C1" w:rsidRPr="004F15C1">
        <w:rPr>
          <w:vertAlign w:val="subscript"/>
        </w:rPr>
        <w:t>M</w:t>
      </w:r>
      <w:r w:rsidR="00DF34E5">
        <w:t xml:space="preserve"> are metrics of protein packing without the ligand present</w:t>
      </w:r>
      <w:ins w:id="121" w:author="Justin Siegel" w:date="2015-05-17T18:35:00Z">
        <w:r w:rsidR="000E5CDA">
          <w:t xml:space="preserve"> (i.e. a minimal number of voids)</w:t>
        </w:r>
      </w:ins>
      <w:r w:rsidR="00DF34E5">
        <w:t>.</w:t>
      </w:r>
      <w:r w:rsidR="00AF585E">
        <w:t xml:space="preserve"> </w:t>
      </w:r>
      <w:ins w:id="122" w:author="Justin Siegel" w:date="2015-05-17T19:32:00Z">
        <w:r w:rsidR="008F0D45">
          <w:t>A</w:t>
        </w:r>
      </w:ins>
      <w:r w:rsidR="00DF34E5">
        <w:t>ll of these packing features are positively correlated to 1/</w:t>
      </w:r>
      <w:r w:rsidR="004F15C1">
        <w:t>K</w:t>
      </w:r>
      <w:r w:rsidR="004F15C1" w:rsidRPr="004F15C1">
        <w:rPr>
          <w:vertAlign w:val="subscript"/>
        </w:rPr>
        <w:t>M</w:t>
      </w:r>
      <w:r w:rsidR="00DF34E5">
        <w:t xml:space="preserve">, </w:t>
      </w:r>
      <w:r w:rsidR="00342F97">
        <w:t xml:space="preserve">meaning </w:t>
      </w:r>
      <w:r w:rsidR="00DF34E5">
        <w:t>that</w:t>
      </w:r>
      <w:ins w:id="123" w:author="Alex" w:date="2015-05-18T17:03:00Z">
        <w:r w:rsidR="00052C31">
          <w:t>,</w:t>
        </w:r>
      </w:ins>
      <w:r w:rsidR="00B20ED9">
        <w:t xml:space="preserve"> in</w:t>
      </w:r>
      <w:r w:rsidR="00DF34E5">
        <w:t xml:space="preserve"> BglB</w:t>
      </w:r>
      <w:ins w:id="124" w:author="Alex" w:date="2015-05-18T17:03:00Z">
        <w:r w:rsidR="00052C31">
          <w:t>,</w:t>
        </w:r>
      </w:ins>
      <w:r w:rsidR="00DF34E5">
        <w:t xml:space="preserve"> </w:t>
      </w:r>
      <w:ins w:id="125" w:author="Justin Siegel" w:date="2015-05-17T19:36:00Z">
        <w:r w:rsidR="008F0D45">
          <w:t xml:space="preserve">a decrease </w:t>
        </w:r>
      </w:ins>
      <w:r w:rsidR="00B20ED9">
        <w:t>in structural packing</w:t>
      </w:r>
      <w:ins w:id="126" w:author="Justin Siegel" w:date="2015-05-17T19:36:00Z">
        <w:r w:rsidR="008F0D45">
          <w:t xml:space="preserve"> (i.e. a higher packing value)</w:t>
        </w:r>
      </w:ins>
      <w:r w:rsidR="00B20ED9">
        <w:t xml:space="preserve"> around the catalytic residues and protein results in a </w:t>
      </w:r>
      <w:ins w:id="127" w:author="Justin Siegel" w:date="2015-05-17T19:32:00Z">
        <w:r w:rsidR="008F0D45">
          <w:t xml:space="preserve">lower </w:t>
        </w:r>
      </w:ins>
      <w:r w:rsidR="00B20ED9">
        <w:t>K</w:t>
      </w:r>
      <w:r w:rsidR="00B20ED9" w:rsidRPr="00D947F4">
        <w:rPr>
          <w:vertAlign w:val="subscript"/>
        </w:rPr>
        <w:t>M</w:t>
      </w:r>
      <w:r w:rsidR="00B20ED9">
        <w:t>.</w:t>
      </w:r>
      <w:r w:rsidR="00342F97">
        <w:t xml:space="preserve">  </w:t>
      </w:r>
      <w:ins w:id="128" w:author="Justin Siegel" w:date="2015-05-17T19:50:00Z">
        <w:r w:rsidR="00E00C06">
          <w:t xml:space="preserve">A tightly packed enzyme without voids </w:t>
        </w:r>
      </w:ins>
      <w:ins w:id="129" w:author="Justin Siegel" w:date="2015-05-17T19:51:00Z">
        <w:r w:rsidR="00E00C06">
          <w:t xml:space="preserve">would likely </w:t>
        </w:r>
        <w:r w:rsidR="00E00C06">
          <w:lastRenderedPageBreak/>
          <w:t>result in pre</w:t>
        </w:r>
      </w:ins>
      <w:ins w:id="130" w:author="Justin Siegel" w:date="2015-05-17T19:55:00Z">
        <w:r w:rsidR="00E00C06">
          <w:t>-</w:t>
        </w:r>
      </w:ins>
      <w:ins w:id="131" w:author="Justin Siegel" w:date="2015-05-17T19:51:00Z">
        <w:r w:rsidR="00E00C06">
          <w:t xml:space="preserve">ordering of the active site.  Therefore this correlation is </w:t>
        </w:r>
      </w:ins>
      <w:ins w:id="132" w:author="Justin Siegel" w:date="2015-05-17T19:52:00Z">
        <w:r w:rsidR="00E00C06">
          <w:t>consistent with</w:t>
        </w:r>
      </w:ins>
      <w:ins w:id="133" w:author="Justin Siegel" w:date="2015-05-17T19:51:00Z">
        <w:r w:rsidR="00E00C06">
          <w:t xml:space="preserve"> BglB </w:t>
        </w:r>
      </w:ins>
      <w:ins w:id="134" w:author="Justin Siegel" w:date="2015-05-17T19:48:00Z">
        <w:r w:rsidR="00514702">
          <w:t xml:space="preserve">requiring </w:t>
        </w:r>
      </w:ins>
      <w:ins w:id="135" w:author="Justin Siegel" w:date="2015-05-17T19:51:00Z">
        <w:r w:rsidR="00E00C06">
          <w:t>a</w:t>
        </w:r>
      </w:ins>
      <w:ins w:id="136" w:author="Justin Siegel" w:date="2015-05-17T19:48:00Z">
        <w:r w:rsidR="00514702">
          <w:t xml:space="preserve"> pre-ordered</w:t>
        </w:r>
      </w:ins>
      <w:ins w:id="137" w:author="Justin Siegel" w:date="2015-05-17T19:52:00Z">
        <w:r w:rsidR="00E00C06">
          <w:t xml:space="preserve"> active site</w:t>
        </w:r>
      </w:ins>
      <w:ins w:id="138" w:author="Justin Siegel" w:date="2015-05-17T19:48:00Z">
        <w:r w:rsidR="00514702">
          <w:t xml:space="preserve"> for efficient substrate binding, and potentially catalysis.</w:t>
        </w:r>
      </w:ins>
      <w:r w:rsidR="00B456CE">
        <w:fldChar w:fldCharType="begin"/>
      </w:r>
      <w:r w:rsidR="00B456CE">
        <w:instrText xml:space="preserve"> ADDIN EN.CITE &lt;EndNote&gt;&lt;Cite&gt;&lt;Author&gt;Fersht&lt;/Author&gt;&lt;Year&gt;1999&lt;/Year&gt;&lt;RecNum&gt;33&lt;/RecNum&gt;&lt;DisplayText&gt;&lt;style face="superscript"&gt;15&lt;/style&gt;&lt;/DisplayText&gt;&lt;record&gt;&lt;rec-number&gt;33&lt;/rec-number&gt;&lt;foreign-keys&gt;&lt;key app="EN" db-id="d22eawd51p0xrpezwr7vdtw2vasp9sx0w25d" timestamp="1431993926"&gt;33&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B456CE">
        <w:fldChar w:fldCharType="separate"/>
      </w:r>
      <w:r w:rsidR="00B456CE" w:rsidRPr="00B456CE">
        <w:rPr>
          <w:noProof/>
          <w:vertAlign w:val="superscript"/>
        </w:rPr>
        <w:t>15</w:t>
      </w:r>
      <w:r w:rsidR="00B456CE">
        <w:fldChar w:fldCharType="end"/>
      </w:r>
      <w:ins w:id="139" w:author="Justin Siegel" w:date="2015-05-17T19:48:00Z">
        <w:r w:rsidR="00514702">
          <w:t xml:space="preserve">  To further support this classic lock-and-key </w:t>
        </w:r>
      </w:ins>
      <w:ins w:id="140" w:author="Justin Siegel" w:date="2015-05-17T19:52:00Z">
        <w:r w:rsidR="00E00C06">
          <w:t>proposed</w:t>
        </w:r>
      </w:ins>
      <w:ins w:id="141" w:author="Justin Siegel" w:date="2015-05-17T19:48:00Z">
        <w:r w:rsidR="00514702">
          <w:t xml:space="preserve"> mechanism the observed </w:t>
        </w:r>
      </w:ins>
      <w:r w:rsidR="00DF34E5">
        <w:t xml:space="preserve">RMSD between the </w:t>
      </w:r>
      <w:ins w:id="142" w:author="Justin Siegel" w:date="2015-05-17T19:34:00Z">
        <w:r w:rsidR="008F0D45">
          <w:t xml:space="preserve">crystal structures of the </w:t>
        </w:r>
      </w:ins>
      <w:r w:rsidR="00DF34E5">
        <w:t>apo</w:t>
      </w:r>
      <w:ins w:id="143" w:author="Justin Siegel" w:date="2015-05-17T19:34:00Z">
        <w:r w:rsidR="008F0D45">
          <w:t xml:space="preserve"> (</w:t>
        </w:r>
      </w:ins>
      <w:ins w:id="144" w:author="Justin Siegel" w:date="2015-05-17T19:35:00Z">
        <w:r w:rsidR="008F0D45" w:rsidRPr="008F0D45">
          <w:t>2O9P</w:t>
        </w:r>
        <w:r w:rsidR="008F0D45">
          <w:t>)</w:t>
        </w:r>
      </w:ins>
      <w:r w:rsidR="00DF34E5">
        <w:t xml:space="preserve"> and transition state analogue bound </w:t>
      </w:r>
      <w:ins w:id="145" w:author="Justin Siegel" w:date="2015-05-17T19:34:00Z">
        <w:r w:rsidR="008F0D45">
          <w:t xml:space="preserve">(2JIE) </w:t>
        </w:r>
      </w:ins>
      <w:r w:rsidR="00DF34E5">
        <w:t>forms of BglB is &lt;</w:t>
      </w:r>
      <w:r w:rsidR="00DC381A">
        <w:t xml:space="preserve"> </w:t>
      </w:r>
      <w:r w:rsidR="00DF34E5">
        <w:t xml:space="preserve">0.2 Å. </w:t>
      </w:r>
      <w:ins w:id="146" w:author="Justin Siegel" w:date="2015-05-17T19:52:00Z">
        <w:r w:rsidR="00E00C06">
          <w:t xml:space="preserve">However, </w:t>
        </w:r>
      </w:ins>
      <w:ins w:id="147" w:author="Justin Siegel" w:date="2015-05-17T18:39:00Z">
        <w:r w:rsidR="00E00C06">
          <w:t>f</w:t>
        </w:r>
      </w:ins>
      <w:ins w:id="148" w:author="Justin Siegel" w:date="2015-05-17T18:37:00Z">
        <w:r w:rsidR="000E5CDA">
          <w:t xml:space="preserve">uture efforts </w:t>
        </w:r>
      </w:ins>
      <w:ins w:id="149" w:author="Justin Siegel" w:date="2015-05-17T18:39:00Z">
        <w:r w:rsidR="007200BF">
          <w:t xml:space="preserve">focused on studying </w:t>
        </w:r>
      </w:ins>
      <w:ins w:id="150" w:author="Justin Siegel" w:date="2015-05-17T18:37:00Z">
        <w:r w:rsidR="000E5CDA">
          <w:t xml:space="preserve">the temperature </w:t>
        </w:r>
      </w:ins>
      <w:ins w:id="151" w:author="Justin Siegel" w:date="2015-05-17T18:38:00Z">
        <w:r w:rsidR="000E5CDA">
          <w:t>dependence</w:t>
        </w:r>
      </w:ins>
      <w:ins w:id="152" w:author="Justin Siegel" w:date="2015-05-17T18:37:00Z">
        <w:r w:rsidR="000E5CDA">
          <w:t xml:space="preserve"> of activity as well as obtain</w:t>
        </w:r>
      </w:ins>
      <w:ins w:id="153" w:author="Justin Siegel" w:date="2015-05-17T18:41:00Z">
        <w:r w:rsidR="007200BF">
          <w:t>ing</w:t>
        </w:r>
      </w:ins>
      <w:ins w:id="154" w:author="Justin Siegel" w:date="2015-05-17T18:37:00Z">
        <w:r w:rsidR="000E5CDA">
          <w:t xml:space="preserve"> structural </w:t>
        </w:r>
      </w:ins>
      <w:ins w:id="155" w:author="Justin Siegel" w:date="2015-05-17T18:38:00Z">
        <w:r w:rsidR="007200BF">
          <w:t xml:space="preserve">and more detailed mechanistic information for a </w:t>
        </w:r>
      </w:ins>
      <w:ins w:id="156" w:author="Justin Siegel" w:date="2015-05-17T18:39:00Z">
        <w:r w:rsidR="007200BF">
          <w:t xml:space="preserve">subset of mutants with a range of packing metrics </w:t>
        </w:r>
      </w:ins>
      <w:ins w:id="157" w:author="Justin Siegel" w:date="2015-05-17T19:52:00Z">
        <w:r w:rsidR="00E00C06">
          <w:t>will be needed in order to</w:t>
        </w:r>
      </w:ins>
      <w:ins w:id="158" w:author="Justin Siegel" w:date="2015-05-17T18:40:00Z">
        <w:r w:rsidR="007200BF">
          <w:t xml:space="preserve"> elucidate the </w:t>
        </w:r>
      </w:ins>
      <w:ins w:id="159" w:author="Justin Siegel" w:date="2015-05-17T19:52:00Z">
        <w:r w:rsidR="00E00C06">
          <w:t xml:space="preserve">detailed </w:t>
        </w:r>
      </w:ins>
      <w:ins w:id="160" w:author="Justin Siegel" w:date="2015-05-17T18:40:00Z">
        <w:r w:rsidR="007200BF">
          <w:t xml:space="preserve">molecular mechanism of </w:t>
        </w:r>
      </w:ins>
      <w:ins w:id="161" w:author="Justin Siegel" w:date="2015-05-17T18:41:00Z">
        <w:r w:rsidR="007200BF">
          <w:t>the</w:t>
        </w:r>
      </w:ins>
      <w:ins w:id="162" w:author="Justin Siegel" w:date="2015-05-17T18:40:00Z">
        <w:r w:rsidR="007200BF">
          <w:t xml:space="preserve"> discovered relationship between K</w:t>
        </w:r>
        <w:r w:rsidR="007200BF" w:rsidRPr="00B456CE">
          <w:rPr>
            <w:vertAlign w:val="subscript"/>
          </w:rPr>
          <w:t>M</w:t>
        </w:r>
        <w:r w:rsidR="007200BF">
          <w:t xml:space="preserve"> and structural packing</w:t>
        </w:r>
      </w:ins>
      <w:ins w:id="163" w:author="Justin Siegel" w:date="2015-05-17T18:41:00Z">
        <w:r w:rsidR="007200BF">
          <w:t xml:space="preserve"> in BglB</w:t>
        </w:r>
      </w:ins>
      <w:ins w:id="164" w:author="Justin Siegel" w:date="2015-05-17T18:40:00Z">
        <w:r w:rsidR="007200BF">
          <w:t>.</w:t>
        </w:r>
      </w:ins>
      <w:ins w:id="165" w:author="Justin Siegel" w:date="2015-05-17T18:37:00Z">
        <w:r w:rsidR="000E5CDA">
          <w:t xml:space="preserve"> </w:t>
        </w:r>
      </w:ins>
    </w:p>
    <w:p w14:paraId="440A2B73" w14:textId="328D2DA9" w:rsidR="00DF34E5" w:rsidRDefault="00DF34E5" w:rsidP="008C36CB">
      <w:pPr>
        <w:spacing w:line="480" w:lineRule="auto"/>
      </w:pPr>
      <w:r>
        <w:tab/>
        <w:t xml:space="preserve">The features selected by the algorithm as predictive of </w:t>
      </w:r>
      <w:r w:rsidR="004F15C1" w:rsidRPr="00AE71AE">
        <w:rPr>
          <w:i/>
        </w:rPr>
        <w:t>k</w:t>
      </w:r>
      <w:r w:rsidR="004F15C1" w:rsidRPr="00AE71AE">
        <w:rPr>
          <w:vertAlign w:val="subscript"/>
        </w:rPr>
        <w:t>cat</w:t>
      </w:r>
      <w:r>
        <w:t xml:space="preserve"> include a count of polar contacts, consistent with mechanistic studies that indicate BglB stabilizes the positive charge on the oxocarbenium ion in the proposed transition state.</w:t>
      </w:r>
      <w:r w:rsidR="00F817CF">
        <w:fldChar w:fldCharType="begin"/>
      </w:r>
      <w:r w:rsidR="00B456CE">
        <w:instrText xml:space="preserve"> ADDIN EN.CITE &lt;EndNote&gt;&lt;Cite&gt;&lt;Author&gt;McCarter&lt;/Author&gt;&lt;Year&gt;1994&lt;/Year&gt;&lt;RecNum&gt;22&lt;/RecNum&gt;&lt;DisplayText&gt;&lt;style face="superscript"&gt;16&lt;/style&gt;&lt;/DisplayText&gt;&lt;record&gt;&lt;rec-number&gt;22&lt;/rec-number&gt;&lt;foreign-keys&gt;&lt;key app="EN" db-id="d22eawd51p0xrpezwr7vdtw2vasp9sx0w25d" timestamp="1431382349"&gt;22&lt;/key&gt;&lt;/foreign-keys&gt;&lt;ref-type name="Journal Article"&gt;17&lt;/ref-type&gt;&lt;contributors&gt;&lt;authors&gt;&lt;author&gt;McCarter, J. D.&lt;/author&gt;&lt;author&gt;Withers, S. G.&lt;/author&gt;&lt;/authors&gt;&lt;/contributors&gt;&lt;auth-address&gt;Department of Chemistry, University of British Columbia, Vancouver, Canada.&lt;/auth-address&gt;&lt;titles&gt;&lt;title&gt;Mechanisms of enzymatic glycoside hydrolysis&lt;/title&gt;&lt;secondary-title&gt;Curr Opin Struct Biol&lt;/secondary-title&gt;&lt;alt-title&gt;Current opinion in structural biology&lt;/alt-title&gt;&lt;/titles&gt;&lt;alt-periodical&gt;&lt;full-title&gt;Current opinion in structural biology&lt;/full-title&gt;&lt;/alt-periodical&gt;&lt;pages&gt;885-92&lt;/pages&gt;&lt;volume&gt;4&lt;/volume&gt;&lt;number&gt;6&lt;/number&gt;&lt;edition&gt;1994/12/01&lt;/edition&gt;&lt;keywords&gt;&lt;keyword&gt;Animals&lt;/keyword&gt;&lt;keyword&gt;Binding Sites&lt;/keyword&gt;&lt;keyword&gt;Glycoside Hydrolases/chemistry/*metabolism&lt;/keyword&gt;&lt;keyword&gt;Humans&lt;/keyword&gt;&lt;/keywords&gt;&lt;dates&gt;&lt;year&gt;1994&lt;/year&gt;&lt;pub-dates&gt;&lt;date&gt;Dec&lt;/date&gt;&lt;/pub-dates&gt;&lt;/dates&gt;&lt;isbn&gt;0959-440X (Print)&amp;#xD;0959-440x&lt;/isbn&gt;&lt;accession-num&gt;7712292&lt;/accession-num&gt;&lt;urls&gt;&lt;/urls&gt;&lt;remote-database-provider&gt;NLM&lt;/remote-database-provider&gt;&lt;language&gt;eng&lt;/language&gt;&lt;/record&gt;&lt;/Cite&gt;&lt;/EndNote&gt;</w:instrText>
      </w:r>
      <w:r w:rsidR="00F817CF">
        <w:fldChar w:fldCharType="separate"/>
      </w:r>
      <w:r w:rsidR="00B456CE" w:rsidRPr="00B456CE">
        <w:rPr>
          <w:noProof/>
          <w:vertAlign w:val="superscript"/>
        </w:rPr>
        <w:t>16</w:t>
      </w:r>
      <w:r w:rsidR="00F817CF">
        <w:fldChar w:fldCharType="end"/>
      </w:r>
      <w:r>
        <w:t xml:space="preserve"> </w:t>
      </w:r>
      <w:del w:id="166" w:author="Justin Siegel" w:date="2015-05-18T20:10:00Z">
        <w:r w:rsidDel="00F40ADB">
          <w:delText>Further</w:delText>
        </w:r>
      </w:del>
      <w:ins w:id="167" w:author="Justin Siegel" w:date="2015-05-18T20:11:00Z">
        <w:r w:rsidR="00F40ADB">
          <w:t xml:space="preserve">Another primary featured selected as a predictor of </w:t>
        </w:r>
        <w:r w:rsidR="00F40ADB" w:rsidRPr="00F40ADB">
          <w:rPr>
            <w:i/>
            <w:rPrChange w:id="168" w:author="Justin Siegel" w:date="2015-05-18T20:12:00Z">
              <w:rPr/>
            </w:rPrChange>
          </w:rPr>
          <w:t>k</w:t>
        </w:r>
        <w:r w:rsidR="00F40ADB" w:rsidRPr="00F40ADB">
          <w:rPr>
            <w:vertAlign w:val="subscript"/>
            <w:rPrChange w:id="169" w:author="Justin Siegel" w:date="2015-05-18T20:11:00Z">
              <w:rPr/>
            </w:rPrChange>
          </w:rPr>
          <w:t>cat</w:t>
        </w:r>
        <w:r w:rsidR="00F40ADB">
          <w:t xml:space="preserve"> by the elastic net algorithm is a ligand burial term (change in solvent accessible surface area on binding) which </w:t>
        </w:r>
      </w:ins>
      <w:ins w:id="170" w:author="Justin Siegel" w:date="2015-05-18T20:12:00Z">
        <w:r w:rsidR="00F40ADB">
          <w:t>is</w:t>
        </w:r>
      </w:ins>
      <w:ins w:id="171" w:author="Justin Siegel" w:date="2015-05-18T20:11:00Z">
        <w:r w:rsidR="00F40ADB">
          <w:t xml:space="preserve"> </w:t>
        </w:r>
      </w:ins>
      <w:ins w:id="172" w:author="Justin Siegel" w:date="2015-05-18T20:12:00Z">
        <w:r w:rsidR="00F40ADB">
          <w:t>consistent</w:t>
        </w:r>
      </w:ins>
      <w:ins w:id="173" w:author="Justin Siegel" w:date="2015-05-18T20:11:00Z">
        <w:r w:rsidR="00F40ADB">
          <w:t xml:space="preserve"> </w:t>
        </w:r>
      </w:ins>
      <w:del w:id="174" w:author="Justin Siegel" w:date="2015-05-18T20:10:00Z">
        <w:r w:rsidDel="00F40ADB">
          <w:delText xml:space="preserve"> </w:delText>
        </w:r>
      </w:del>
      <w:ins w:id="175" w:author="Justin Siegel" w:date="2015-05-18T20:12:00Z">
        <w:r w:rsidR="00F40ADB">
          <w:t xml:space="preserve">with the stabilization of the transition state and catalysis through </w:t>
        </w:r>
      </w:ins>
      <w:del w:id="176" w:author="Justin Siegel" w:date="2015-05-18T20:12:00Z">
        <w:r w:rsidDel="00F40ADB">
          <w:delText>support</w:delText>
        </w:r>
      </w:del>
      <w:del w:id="177" w:author="Justin Siegel" w:date="2015-05-18T20:09:00Z">
        <w:r w:rsidDel="00F40ADB">
          <w:delText>ing</w:delText>
        </w:r>
      </w:del>
      <w:del w:id="178" w:author="Justin Siegel" w:date="2015-05-18T20:12:00Z">
        <w:r w:rsidDel="00F40ADB">
          <w:delText xml:space="preserve"> the importance of stabilizing the transition state is the selection of a ligand </w:delText>
        </w:r>
      </w:del>
      <w:del w:id="179" w:author="Justin Siegel" w:date="2015-05-18T20:11:00Z">
        <w:r w:rsidDel="00F40ADB">
          <w:delText>burial term (change in solvent accessible surface area on binding) by the elastic net algorithm</w:delText>
        </w:r>
      </w:del>
      <w:del w:id="180" w:author="Justin Siegel" w:date="2015-05-18T20:12:00Z">
        <w:r w:rsidDel="00F40ADB">
          <w:delText xml:space="preserve">, which indicates that </w:delText>
        </w:r>
      </w:del>
      <w:r>
        <w:t xml:space="preserve">tight </w:t>
      </w:r>
      <w:ins w:id="181" w:author="Justin Siegel" w:date="2015-05-18T20:13:00Z">
        <w:r w:rsidR="00F40ADB">
          <w:t xml:space="preserve">interface </w:t>
        </w:r>
      </w:ins>
      <w:r>
        <w:t>packing and shape complementar</w:t>
      </w:r>
      <w:ins w:id="182" w:author="Justin Siegel" w:date="2015-05-18T20:13:00Z">
        <w:r w:rsidR="00F40ADB">
          <w:t>it</w:t>
        </w:r>
      </w:ins>
      <w:r>
        <w:t>y</w:t>
      </w:r>
      <w:del w:id="183" w:author="Justin Siegel" w:date="2015-05-18T20:12:00Z">
        <w:r w:rsidDel="00F40ADB">
          <w:delText xml:space="preserve"> are critical to catalysis</w:delText>
        </w:r>
      </w:del>
      <w:r>
        <w:t xml:space="preserve">. </w:t>
      </w:r>
      <w:ins w:id="184" w:author="Justin Siegel" w:date="2015-05-18T20:13:00Z">
        <w:r w:rsidR="00F40ADB">
          <w:t>In addition, t</w:t>
        </w:r>
      </w:ins>
      <w:ins w:id="185" w:author="Justin Siegel" w:date="2015-05-17T18:47:00Z">
        <w:r w:rsidR="007200BF">
          <w:t xml:space="preserve">hese features will all have a significant effect on the electrostatic </w:t>
        </w:r>
      </w:ins>
      <w:ins w:id="186" w:author="Justin Siegel" w:date="2015-05-17T18:49:00Z">
        <w:r w:rsidR="003F0B2D">
          <w:t>environment</w:t>
        </w:r>
      </w:ins>
      <w:ins w:id="187" w:author="Justin Siegel" w:date="2015-05-17T18:47:00Z">
        <w:r w:rsidR="007200BF">
          <w:t xml:space="preserve"> </w:t>
        </w:r>
      </w:ins>
      <w:ins w:id="188" w:author="Justin Siegel" w:date="2015-05-17T18:48:00Z">
        <w:r w:rsidR="007200BF">
          <w:t xml:space="preserve">of the enzyme active site, and are </w:t>
        </w:r>
      </w:ins>
      <w:ins w:id="189" w:author="Justin Siegel" w:date="2015-05-17T18:49:00Z">
        <w:r w:rsidR="003F0B2D">
          <w:t>consistent</w:t>
        </w:r>
      </w:ins>
      <w:ins w:id="190" w:author="Justin Siegel" w:date="2015-05-17T18:48:00Z">
        <w:r w:rsidR="007200BF">
          <w:t xml:space="preserve"> with </w:t>
        </w:r>
      </w:ins>
      <w:ins w:id="191" w:author="Justin Siegel" w:date="2015-05-18T20:13:00Z">
        <w:r w:rsidR="00F40ADB">
          <w:t xml:space="preserve">effects observed for </w:t>
        </w:r>
      </w:ins>
      <w:ins w:id="192" w:author="Justin Siegel" w:date="2015-05-17T18:48:00Z">
        <w:r w:rsidR="003F0B2D">
          <w:t>R240A and E222A on catalysis</w:t>
        </w:r>
      </w:ins>
      <w:ins w:id="193" w:author="Justin Siegel" w:date="2015-05-17T18:49:00Z">
        <w:r w:rsidR="003F0B2D">
          <w:t>.</w:t>
        </w:r>
      </w:ins>
    </w:p>
    <w:p w14:paraId="5531B8F6" w14:textId="3326D21C" w:rsidR="00DF34E5" w:rsidRDefault="00DF34E5" w:rsidP="008C36CB">
      <w:pPr>
        <w:spacing w:line="480" w:lineRule="auto"/>
      </w:pPr>
      <w:r>
        <w:tab/>
        <w:t xml:space="preserve">In BglB, the most informative feature predicting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is the calculated hydrogen bonding energy of the substrate. The identification of this feature</w:t>
      </w:r>
      <w:ins w:id="194" w:author="Justin Siegel" w:date="2015-05-18T20:14:00Z">
        <w:r w:rsidR="00F40ADB">
          <w:t xml:space="preserve"> by the machine learning algorithm</w:t>
        </w:r>
      </w:ins>
      <w:r>
        <w:t xml:space="preserve"> indi</w:t>
      </w:r>
      <w:r w:rsidR="008E17CB">
        <w:t>cates the importance of protein-</w:t>
      </w:r>
      <w:r>
        <w:t>ligand hydrogen bond interactions</w:t>
      </w:r>
      <w:ins w:id="195" w:author="Justin Siegel" w:date="2015-05-17T18:49:00Z">
        <w:r w:rsidR="003F0B2D">
          <w:t xml:space="preserve">. </w:t>
        </w:r>
      </w:ins>
      <w:ins w:id="196" w:author="Justin Siegel" w:date="2015-05-17T18:52:00Z">
        <w:r w:rsidR="003F0B2D">
          <w:t xml:space="preserve"> </w:t>
        </w:r>
      </w:ins>
      <w:ins w:id="197" w:author="Justin Siegel" w:date="2015-05-17T19:56:00Z">
        <w:r w:rsidR="00593244">
          <w:t>H</w:t>
        </w:r>
      </w:ins>
      <w:ins w:id="198" w:author="Justin Siegel" w:date="2015-05-17T18:52:00Z">
        <w:r w:rsidR="003F0B2D">
          <w:t>ydrogen-bonding</w:t>
        </w:r>
      </w:ins>
      <w:ins w:id="199" w:author="Justin Siegel" w:date="2015-05-17T18:50:00Z">
        <w:r w:rsidR="003F0B2D">
          <w:t xml:space="preserve"> interactions can be exceptionally </w:t>
        </w:r>
      </w:ins>
      <w:ins w:id="200" w:author="Justin Siegel" w:date="2015-05-17T19:56:00Z">
        <w:r w:rsidR="00593244">
          <w:t xml:space="preserve">important </w:t>
        </w:r>
        <w:r w:rsidR="00593244">
          <w:lastRenderedPageBreak/>
          <w:t>for the enzyme-catalyzed reaction</w:t>
        </w:r>
      </w:ins>
      <w:ins w:id="201" w:author="Justin Siegel" w:date="2015-05-17T18:50:00Z">
        <w:r w:rsidR="003F0B2D">
          <w:t xml:space="preserve">, as </w:t>
        </w:r>
      </w:ins>
      <w:ins w:id="202" w:author="Justin Siegel" w:date="2015-05-17T19:56:00Z">
        <w:r w:rsidR="00593244">
          <w:t>noted</w:t>
        </w:r>
      </w:ins>
      <w:ins w:id="203" w:author="Justin Siegel" w:date="2015-05-17T18:50:00Z">
        <w:r w:rsidR="003F0B2D">
          <w:t xml:space="preserve"> for the Q19A mutation. </w:t>
        </w:r>
      </w:ins>
      <w:ins w:id="204" w:author="Justin Siegel" w:date="2015-05-17T18:51:00Z">
        <w:r w:rsidR="003F0B2D">
          <w:t xml:space="preserve"> </w:t>
        </w:r>
      </w:ins>
      <w:ins w:id="205" w:author="Justin Siegel" w:date="2015-05-17T18:52:00Z">
        <w:r w:rsidR="003F0B2D">
          <w:t>Strong</w:t>
        </w:r>
      </w:ins>
      <w:ins w:id="206" w:author="Justin Siegel" w:date="2015-05-17T18:51:00Z">
        <w:r w:rsidR="003F0B2D">
          <w:t xml:space="preserve"> hydrogen bonding interactions between the protein and substrate are likely of </w:t>
        </w:r>
      </w:ins>
      <w:ins w:id="207" w:author="Justin Siegel" w:date="2015-05-17T19:57:00Z">
        <w:r w:rsidR="00593244">
          <w:t xml:space="preserve">the </w:t>
        </w:r>
      </w:ins>
      <w:ins w:id="208" w:author="Justin Siegel" w:date="2015-05-17T18:51:00Z">
        <w:r w:rsidR="00593244">
          <w:t>utmost importance</w:t>
        </w:r>
        <w:r w:rsidR="003F0B2D">
          <w:t xml:space="preserve"> for</w:t>
        </w:r>
      </w:ins>
      <w:r>
        <w:t xml:space="preserve"> optimally positioning the substrate and the protein sidechains to enable catalysis ("orbital ste</w:t>
      </w:r>
      <w:r w:rsidR="005061E7">
        <w:t>ering")</w:t>
      </w:r>
      <w:r>
        <w:t>.</w:t>
      </w:r>
      <w:r w:rsidR="00D36C90">
        <w:fldChar w:fldCharType="begin">
          <w:fldData xml:space="preserve">PEVuZE5vdGU+PENpdGU+PEF1dGhvcj5NZXNlY2FyPC9BdXRob3I+PFllYXI+MTk5NzwvWWVhcj48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IwMi02PC9wYWdlcz48dm9sdW1l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</w:fldData>
        </w:fldChar>
      </w:r>
      <w:r w:rsidR="00B456CE">
        <w:instrText xml:space="preserve"> ADDIN EN.CITE </w:instrText>
      </w:r>
      <w:r w:rsidR="00B456CE">
        <w:fldChar w:fldCharType="begin">
          <w:fldData xml:space="preserve">PEVuZE5vdGU+PENpdGU+PEF1dGhvcj5NZXNlY2FyPC9BdXRob3I+PFllYXI+MTk5NzwvWWVhcj48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IwMi02PC9wYWdlcz48dm9sdW1l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</w:fldData>
        </w:fldChar>
      </w:r>
      <w:r w:rsidR="00B456CE">
        <w:instrText xml:space="preserve"> ADDIN EN.CITE.DATA </w:instrText>
      </w:r>
      <w:r w:rsidR="00B456CE">
        <w:fldChar w:fldCharType="end"/>
      </w:r>
      <w:r w:rsidR="00D36C90">
        <w:fldChar w:fldCharType="separate"/>
      </w:r>
      <w:r w:rsidR="00B456CE" w:rsidRPr="00B456CE">
        <w:rPr>
          <w:noProof/>
          <w:vertAlign w:val="superscript"/>
        </w:rPr>
        <w:t>17</w:t>
      </w:r>
      <w:r w:rsidR="00D36C90">
        <w:fldChar w:fldCharType="end"/>
      </w:r>
      <w:r>
        <w:t xml:space="preserve"> </w:t>
      </w:r>
      <w:ins w:id="209" w:author="Justin Siegel" w:date="2015-05-17T18:52:00Z">
        <w:r w:rsidR="003F0B2D">
          <w:t xml:space="preserve">This </w:t>
        </w:r>
      </w:ins>
      <w:ins w:id="210" w:author="Justin Siegel" w:date="2015-05-17T18:53:00Z">
        <w:r w:rsidR="003F0B2D">
          <w:t>is consistent with the hydrogen bonding energy being selected by machine learning as a feature</w:t>
        </w:r>
      </w:ins>
      <w:ins w:id="211" w:author="Justin Siegel" w:date="2015-05-17T18:54:00Z">
        <w:r w:rsidR="003F0B2D">
          <w:t xml:space="preserve"> of primary importance</w:t>
        </w:r>
      </w:ins>
      <w:ins w:id="212" w:author="Justin Siegel" w:date="2015-05-17T18:53:00Z">
        <w:r w:rsidR="003F0B2D">
          <w:t xml:space="preserve"> for</w:t>
        </w:r>
      </w:ins>
      <w:ins w:id="213" w:author="Justin Siegel" w:date="2015-05-17T18:54:00Z">
        <w:r w:rsidR="003F0B2D">
          <w:t xml:space="preserve"> high catalytic efficiency</w:t>
        </w:r>
      </w:ins>
      <w:r w:rsidR="00152501">
        <w:t>.</w:t>
      </w:r>
    </w:p>
    <w:p w14:paraId="6F919B91" w14:textId="4B0EAB85" w:rsidR="00DF34E5" w:rsidRDefault="00152501" w:rsidP="008C36CB">
      <w:pPr>
        <w:spacing w:line="480" w:lineRule="auto"/>
      </w:pPr>
      <w:r>
        <w:tab/>
      </w:r>
      <w:r w:rsidR="00DF34E5">
        <w:t>While many of the selected features are consistent with well-established mechanisms of enzyme catalysis, there were several unexpected observations. One unexpected trend is that</w:t>
      </w:r>
      <w:r w:rsidR="00AF585E">
        <w:t xml:space="preserve"> </w:t>
      </w:r>
      <w:r w:rsidR="00DF34E5">
        <w:t xml:space="preserve">several features are selected as predictive of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but not either </w:t>
      </w:r>
      <w:r w:rsidR="004F15C1" w:rsidRPr="00AE71AE">
        <w:rPr>
          <w:i/>
        </w:rPr>
        <w:t>k</w:t>
      </w:r>
      <w:r w:rsidR="004F15C1" w:rsidRPr="00AE71AE">
        <w:rPr>
          <w:vertAlign w:val="subscript"/>
        </w:rPr>
        <w:t>cat</w:t>
      </w:r>
      <w:r w:rsidR="00DF34E5">
        <w:t xml:space="preserve"> or </w:t>
      </w:r>
      <w:r w:rsidR="004F15C1">
        <w:t>K</w:t>
      </w:r>
      <w:r w:rsidR="004F15C1" w:rsidRPr="004F15C1">
        <w:rPr>
          <w:vertAlign w:val="subscript"/>
        </w:rPr>
        <w:t>M</w:t>
      </w:r>
      <w:r w:rsidR="00DF34E5">
        <w:t xml:space="preserve">. </w:t>
      </w:r>
      <w:r w:rsidR="00FD1932">
        <w:t xml:space="preserve">Further analysis of </w:t>
      </w:r>
      <w:r w:rsidR="00FD1932" w:rsidRPr="00AE71AE">
        <w:rPr>
          <w:i/>
        </w:rPr>
        <w:t>k</w:t>
      </w:r>
      <w:r w:rsidR="00FD1932" w:rsidRPr="00AE71AE">
        <w:rPr>
          <w:vertAlign w:val="subscript"/>
        </w:rPr>
        <w:t>cat</w:t>
      </w:r>
      <w:r w:rsidR="00FD1932">
        <w:t xml:space="preserve"> and K</w:t>
      </w:r>
      <w:r w:rsidR="00FD1932" w:rsidRPr="004F15C1">
        <w:rPr>
          <w:vertAlign w:val="subscript"/>
        </w:rPr>
        <w:t>M</w:t>
      </w:r>
      <w:r w:rsidR="00FD1932">
        <w:t xml:space="preserve"> revealed that there is no significant correlation between two parameters</w:t>
      </w:r>
      <w:r w:rsidR="00DF34E5">
        <w:t xml:space="preserve"> </w:t>
      </w:r>
      <w:r w:rsidR="009E3F2F">
        <w:t>in</w:t>
      </w:r>
      <w:r w:rsidR="00DF34E5">
        <w:t xml:space="preserve"> this dataset (Supplemental </w:t>
      </w:r>
      <w:r w:rsidR="00342F97">
        <w:t>Figure 3</w:t>
      </w:r>
      <w:r w:rsidR="00DF34E5">
        <w:t>)</w:t>
      </w:r>
      <w:r w:rsidR="00FD1932">
        <w:t>. This</w:t>
      </w:r>
      <w:r w:rsidR="00DF34E5">
        <w:t xml:space="preserve"> suggest</w:t>
      </w:r>
      <w:r w:rsidR="00FD1932">
        <w:t>s</w:t>
      </w:r>
      <w:r w:rsidR="00DF34E5">
        <w:t xml:space="preserve"> that </w:t>
      </w:r>
      <w:r w:rsidR="004F15C1" w:rsidRPr="00AE71AE">
        <w:rPr>
          <w:i/>
        </w:rPr>
        <w:t>k</w:t>
      </w:r>
      <w:r w:rsidR="004F15C1" w:rsidRPr="00AE71AE">
        <w:rPr>
          <w:vertAlign w:val="subscript"/>
        </w:rPr>
        <w:t>cat</w:t>
      </w:r>
      <w:r w:rsidR="00DF34E5">
        <w:t xml:space="preserve"> and </w:t>
      </w:r>
      <w:r w:rsidR="004F15C1">
        <w:t>K</w:t>
      </w:r>
      <w:r w:rsidR="004F15C1" w:rsidRPr="004F15C1">
        <w:rPr>
          <w:vertAlign w:val="subscript"/>
        </w:rPr>
        <w:t>M</w:t>
      </w:r>
      <w:r w:rsidR="00DF34E5">
        <w:t xml:space="preserve"> are independent parameters for BglB</w:t>
      </w:r>
      <w:r w:rsidR="00FD1932">
        <w:t xml:space="preserve">, and it is therefore not unexpected that </w:t>
      </w:r>
      <w:r w:rsidR="00DF34E5">
        <w:t xml:space="preserve">features </w:t>
      </w:r>
      <w:r w:rsidR="00FD1932">
        <w:t>found to be</w:t>
      </w:r>
      <w:r w:rsidR="00DF34E5">
        <w:t xml:space="preserve"> predictive of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w:t>
      </w:r>
      <w:r w:rsidR="00FD1932">
        <w:t>are not</w:t>
      </w:r>
      <w:r w:rsidR="00DF34E5">
        <w:t xml:space="preserve"> predictive of either </w:t>
      </w:r>
      <w:r w:rsidR="004F15C1" w:rsidRPr="00AE71AE">
        <w:rPr>
          <w:i/>
        </w:rPr>
        <w:t>k</w:t>
      </w:r>
      <w:r w:rsidR="004F15C1" w:rsidRPr="00AE71AE">
        <w:rPr>
          <w:vertAlign w:val="subscript"/>
        </w:rPr>
        <w:t>cat</w:t>
      </w:r>
      <w:r w:rsidR="00DF34E5">
        <w:t xml:space="preserve"> or </w:t>
      </w:r>
      <w:r w:rsidR="004F15C1">
        <w:t>K</w:t>
      </w:r>
      <w:r w:rsidR="004F15C1" w:rsidRPr="004F15C1">
        <w:rPr>
          <w:vertAlign w:val="subscript"/>
        </w:rPr>
        <w:t>M</w:t>
      </w:r>
      <w:r w:rsidR="00DF34E5">
        <w:t xml:space="preserve"> independently. </w:t>
      </w:r>
    </w:p>
    <w:p w14:paraId="400A0096" w14:textId="556C5062" w:rsidR="00DF34E5" w:rsidRDefault="000821C2" w:rsidP="008C36CB">
      <w:pPr>
        <w:spacing w:line="480" w:lineRule="auto"/>
      </w:pPr>
      <w:r>
        <w:tab/>
      </w:r>
      <w:r w:rsidR="00DF34E5">
        <w:t>A second unexpected observation is that the most common metric used for evaluating designs, interface energy,</w:t>
      </w:r>
      <w:r w:rsidR="001112F9">
        <w:fldChar w:fldCharType="begin"/>
      </w:r>
      <w:r w:rsidR="001112F9">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1112F9">
        <w:fldChar w:fldCharType="separate"/>
      </w:r>
      <w:r w:rsidR="001112F9" w:rsidRPr="00D704B6">
        <w:rPr>
          <w:noProof/>
          <w:vertAlign w:val="superscript"/>
        </w:rPr>
        <w:t>2</w:t>
      </w:r>
      <w:r w:rsidR="001112F9">
        <w:fldChar w:fldCharType="end"/>
      </w:r>
      <w:r w:rsidR="001112F9" w:rsidRPr="00D704B6">
        <w:rPr>
          <w:vertAlign w:val="superscript"/>
        </w:rPr>
        <w:t>,</w:t>
      </w:r>
      <w:r w:rsidR="001112F9" w:rsidRPr="00D704B6">
        <w:rPr>
          <w:vertAlign w:val="superscript"/>
        </w:rPr>
        <w:fldChar w:fldCharType="begin"/>
      </w:r>
      <w:r w:rsidR="005352D3">
        <w:rPr>
          <w:vertAlign w:val="superscript"/>
        </w:rPr>
        <w:instrText xml:space="preserve"> ADDIN EN.CITE &lt;EndNote&gt;&lt;Cite&gt;&lt;Author&gt;Damborsky&lt;/Author&gt;&lt;Year&gt;2014&lt;/Year&gt;&lt;RecNum&gt;8&lt;/RecNum&gt;&lt;DisplayText&gt;&lt;style face="superscript"&gt;3&lt;/style&gt;&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1112F9" w:rsidRPr="00D704B6">
        <w:rPr>
          <w:vertAlign w:val="superscript"/>
        </w:rPr>
        <w:fldChar w:fldCharType="separate"/>
      </w:r>
      <w:r w:rsidR="001112F9" w:rsidRPr="00D704B6">
        <w:rPr>
          <w:noProof/>
          <w:vertAlign w:val="superscript"/>
        </w:rPr>
        <w:t>3</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1112F9" w:rsidRPr="00D704B6">
        <w:rPr>
          <w:vertAlign w:val="superscript"/>
        </w:rPr>
        <w:fldChar w:fldCharType="separate"/>
      </w:r>
      <w:r w:rsidR="001112F9" w:rsidRPr="00D704B6">
        <w:rPr>
          <w:noProof/>
          <w:vertAlign w:val="superscript"/>
        </w:rPr>
        <w:t>4</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Marcheschi&lt;/Author&gt;&lt;Year&gt;2012&lt;/Year&gt;&lt;RecNum&gt;12&lt;/RecNum&gt;&lt;DisplayText&gt;&lt;style face="superscript"&gt;5&lt;/style&gt;&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1112F9" w:rsidRPr="00D704B6">
        <w:rPr>
          <w:vertAlign w:val="superscript"/>
        </w:rPr>
        <w:fldChar w:fldCharType="separate"/>
      </w:r>
      <w:r w:rsidR="001112F9" w:rsidRPr="00D704B6">
        <w:rPr>
          <w:noProof/>
          <w:vertAlign w:val="superscript"/>
        </w:rPr>
        <w:t>5</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Khare&lt;/Author&gt;&lt;Year&gt;2012&lt;/Year&gt;&lt;RecNum&gt;6&lt;/RecNum&gt;&lt;DisplayText&gt;&lt;style face="superscript"&gt;6&lt;/style&gt;&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1112F9" w:rsidRPr="00D704B6">
        <w:rPr>
          <w:vertAlign w:val="superscript"/>
        </w:rPr>
        <w:fldChar w:fldCharType="separate"/>
      </w:r>
      <w:r w:rsidR="001112F9" w:rsidRPr="00D704B6">
        <w:rPr>
          <w:noProof/>
          <w:vertAlign w:val="superscript"/>
        </w:rPr>
        <w:t>6</w:t>
      </w:r>
      <w:r w:rsidR="001112F9" w:rsidRPr="00D704B6">
        <w:rPr>
          <w:vertAlign w:val="superscript"/>
        </w:rPr>
        <w:fldChar w:fldCharType="end"/>
      </w:r>
      <w:r w:rsidR="001112F9">
        <w:t xml:space="preserve"> </w:t>
      </w:r>
      <w:r w:rsidR="00DF34E5">
        <w:t xml:space="preserve">is not selected by the algorithm to be predictive of any kinetic constant. Ideally this would be the single metric optimally correlated with either </w:t>
      </w:r>
      <w:r w:rsidR="004F15C1" w:rsidRPr="00AE71AE">
        <w:rPr>
          <w:i/>
        </w:rPr>
        <w:t>k</w:t>
      </w:r>
      <w:r w:rsidR="004F15C1" w:rsidRPr="00AE71AE">
        <w:rPr>
          <w:vertAlign w:val="subscript"/>
        </w:rPr>
        <w:t>cat</w:t>
      </w:r>
      <w:r w:rsidR="00DF34E5">
        <w:t xml:space="preserve"> 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This likely stems from training the enzyme design algorithm on indirect</w:t>
      </w:r>
      <w:r w:rsidR="00927A5F">
        <w:t xml:space="preserve"> measures of function,</w:t>
      </w:r>
      <w:r w:rsidR="00DF34E5">
        <w:t xml:space="preserve"> </w:t>
      </w:r>
      <w:r w:rsidR="00927A5F">
        <w:t>further supporting the need to train force-field</w:t>
      </w:r>
      <w:r w:rsidR="00DF34E5">
        <w:t xml:space="preserve"> based algorithms on direct experimental measurements.</w:t>
      </w:r>
    </w:p>
    <w:p w14:paraId="040D2826" w14:textId="77777777" w:rsidR="00927A5F" w:rsidRDefault="00927A5F" w:rsidP="008C36CB">
      <w:pPr>
        <w:spacing w:line="480" w:lineRule="auto"/>
      </w:pPr>
    </w:p>
    <w:p w14:paraId="5AC55E85" w14:textId="77777777" w:rsidR="00DF34E5" w:rsidRPr="00314013" w:rsidRDefault="00DF34E5" w:rsidP="008C36CB">
      <w:pPr>
        <w:spacing w:line="480" w:lineRule="auto"/>
        <w:rPr>
          <w:b/>
        </w:rPr>
      </w:pPr>
      <w:r w:rsidRPr="00314013">
        <w:rPr>
          <w:b/>
        </w:rPr>
        <w:t>DISCUSSION</w:t>
      </w:r>
    </w:p>
    <w:p w14:paraId="60C800F6" w14:textId="708B61C2" w:rsidR="00DF34E5" w:rsidRDefault="00DF34E5" w:rsidP="008C36CB">
      <w:pPr>
        <w:spacing w:line="480" w:lineRule="auto"/>
      </w:pPr>
      <w:r>
        <w:lastRenderedPageBreak/>
        <w:t xml:space="preserve">The Rosetta Molecular Modeling Suite has been successfully used to guide the engineering of a wide range of enzyme functions. However, there has been a limited ability to benchmark its predictive power for enzyme reengineering due to the lack of a large, </w:t>
      </w:r>
      <w:ins w:id="214" w:author="ilias tagkopoulos" w:date="2015-05-15T13:58:00Z">
        <w:r w:rsidR="00C50367">
          <w:t xml:space="preserve">quantitative dataset that covers the effects of mutations </w:t>
        </w:r>
      </w:ins>
      <w:ins w:id="215" w:author="ilias tagkopoulos" w:date="2015-05-15T13:59:00Z">
        <w:r w:rsidR="00C50367">
          <w:t xml:space="preserve">to kinetic parameters </w:t>
        </w:r>
      </w:ins>
      <w:ins w:id="216" w:author="ilias tagkopoulos" w:date="2015-05-15T13:58:00Z">
        <w:r w:rsidR="00C50367">
          <w:t xml:space="preserve">over </w:t>
        </w:r>
      </w:ins>
      <w:ins w:id="217" w:author="ilias tagkopoulos" w:date="2015-05-15T13:59:00Z">
        <w:r w:rsidR="00C50367">
          <w:t xml:space="preserve">a large dynamic range. </w:t>
        </w:r>
      </w:ins>
      <w:r>
        <w:t xml:space="preserve">Here, we construct the first such dataset and report statistically significant evaluation of our ability to predict the functional effects of enzyme mutations. </w:t>
      </w:r>
    </w:p>
    <w:p w14:paraId="73D9C5BD" w14:textId="3311938D" w:rsidR="00DF34E5" w:rsidRDefault="00DF34E5" w:rsidP="008C36CB">
      <w:pPr>
        <w:spacing w:line="480" w:lineRule="auto"/>
      </w:pPr>
      <w:r>
        <w:tab/>
        <w:t xml:space="preserve">The data generated here uncovered new structure-function relationships in BglB, and provides </w:t>
      </w:r>
      <w:r w:rsidR="00FD1932">
        <w:t xml:space="preserve">a </w:t>
      </w:r>
      <w:r>
        <w:t>quantitative contribution towards catalysis of each amino acid in the active site. This systematic analysis revealed that several amino acids within the active site which are not directly involved in the reaction chemistry are almost as important to catalysis as the two residues which are directly involved in the chemistry. This highlights the</w:t>
      </w:r>
      <w:r w:rsidR="00FD1932">
        <w:t xml:space="preserve"> underlying</w:t>
      </w:r>
      <w:r>
        <w:t xml:space="preserve"> interdependence of the entire active site to catalyze the reaction.</w:t>
      </w:r>
      <w:r w:rsidR="00AF585E">
        <w:t xml:space="preserve"> </w:t>
      </w:r>
      <w:r>
        <w:t>This is consistent with a recent report exploring the interconnectedness of a network of five residues in alkaline phosphatase.</w:t>
      </w:r>
      <w:r w:rsidR="00821017">
        <w:fldChar w:fldCharType="begin"/>
      </w:r>
      <w:r w:rsidR="00B456CE">
        <w:instrText xml:space="preserve"> ADDIN EN.CITE &lt;EndNote&gt;&lt;Cite&gt;&lt;Author&gt;Sunden&lt;/Author&gt;&lt;Year&gt;2015&lt;/Year&gt;&lt;RecNum&gt;3&lt;/RecNum&gt;&lt;DisplayText&gt;&lt;style face="superscript"&gt;18&lt;/style&gt;&lt;/DisplayText&gt;&lt;record&gt;&lt;rec-number&gt;3&lt;/rec-number&gt;&lt;foreign-keys&gt;&lt;key app="EN" db-id="d22eawd51p0xrpezwr7vdtw2vasp9sx0w25d" timestamp="1431378241"&gt;3&lt;/key&gt;&lt;/foreign-keys&gt;&lt;ref-type name="Bill"&gt;4&lt;/ref-type&gt;&lt;contributors&gt;&lt;authors&gt;&lt;author&gt;Sunden, Fanny&lt;/author&gt;&lt;author&gt;Peck, Ariana&lt;/author&gt;&lt;author&gt;Salzman, Julia&lt;/author&gt;&lt;author&gt;Ressl, Susanne&lt;/author&gt;&lt;author&gt;Herschlag, Daniel&lt;/author&gt;&lt;author&gt;Kuriyan, John&lt;/author&gt;&lt;/authors&gt;&lt;/contributors&gt;&lt;titles&gt;&lt;title&gt;Extensive site-directed mutagenesis reveals interconnected functional units in the Alkaline Phosphatase active site&lt;/title&gt;&lt;secondary-title&gt;eLife Sciences&lt;/secondary-title&gt;&lt;/titles&gt;&lt;pages&gt;e06181&lt;/pages&gt;&lt;volume&gt;4&lt;/volume&gt;&lt;dates&gt;&lt;year&gt;2015&lt;/year&gt;&lt;pub-dates&gt;&lt;date&gt;Apr 22&lt;/date&gt;&lt;/pub-dates&gt;&lt;/dates&gt;&lt;publisher&gt;eLife Sciences Publications Limited&lt;/publisher&gt;&lt;label&gt;r00001&lt;/label&gt;&lt;urls&gt;&lt;related-urls&gt;&lt;url&gt;http://elifesciences.org/lookup/doi/10.7554/eLife.06181&lt;/url&gt;&lt;/related-urls&gt;&lt;/urls&gt;&lt;/record&gt;&lt;/Cite&gt;&lt;/EndNote&gt;</w:instrText>
      </w:r>
      <w:r w:rsidR="00821017">
        <w:fldChar w:fldCharType="separate"/>
      </w:r>
      <w:r w:rsidR="00B456CE" w:rsidRPr="00B456CE">
        <w:rPr>
          <w:noProof/>
          <w:vertAlign w:val="superscript"/>
        </w:rPr>
        <w:t>18</w:t>
      </w:r>
      <w:r w:rsidR="00821017">
        <w:fldChar w:fldCharType="end"/>
      </w:r>
    </w:p>
    <w:p w14:paraId="3B4FCD8D" w14:textId="00B3CCA3" w:rsidR="00B456CE" w:rsidRDefault="00DF34E5" w:rsidP="003E150D">
      <w:pPr>
        <w:spacing w:line="480" w:lineRule="auto"/>
        <w:rPr>
          <w:ins w:id="218" w:author="Alex" w:date="2015-05-18T17:06:00Z"/>
        </w:rPr>
      </w:pPr>
      <w:r>
        <w:tab/>
        <w:t xml:space="preserve">The large dataset of kinetic constants generated enabled the use of machine learning techniques to select structural features that are predictive of function. It was unexpected to observe that the calculated interface energy is not found to be predictive of any kinetic parameter, and was not a feature </w:t>
      </w:r>
      <w:r w:rsidR="00FD1932">
        <w:t xml:space="preserve">selected </w:t>
      </w:r>
      <w:r>
        <w:t xml:space="preserve">by machine learning as predictive of function. This has significant implications for future design strategies since interface energy is one of the most common metrics currently used to evaluate enzyme designs. It may be pertinent to develop additional training datasets, such as we have done for BglB, in order to further quantify the appropriate </w:t>
      </w:r>
      <w:r>
        <w:lastRenderedPageBreak/>
        <w:t xml:space="preserve">metrics to be used for selecting designed mutants to functionally characterize in other enzyme systems. </w:t>
      </w:r>
      <w:ins w:id="219" w:author="ilias tagkopoulos" w:date="2015-05-15T14:01:00Z">
        <w:r w:rsidR="00C50367">
          <w:t xml:space="preserve">Similarly, </w:t>
        </w:r>
      </w:ins>
      <w:ins w:id="220" w:author="ilias tagkopoulos" w:date="2015-05-15T14:04:00Z">
        <w:r w:rsidR="00354D86">
          <w:t xml:space="preserve">the development and quantitative characterization of mutant datasets in the case of other enzymes will be indicative of what features are general or class-specific, among the different enzymatic classes. </w:t>
        </w:r>
      </w:ins>
    </w:p>
    <w:p w14:paraId="20405EC0" w14:textId="3EB58D48" w:rsidR="003E150D" w:rsidRDefault="00B456CE" w:rsidP="00B456CE">
      <w:pPr>
        <w:spacing w:line="480" w:lineRule="auto"/>
        <w:rPr>
          <w:ins w:id="221" w:author="ilias tagkopoulos" w:date="2015-05-15T13:46:00Z"/>
        </w:rPr>
      </w:pPr>
      <w:ins w:id="222" w:author="Alex" w:date="2015-05-18T17:06:00Z">
        <w:r>
          <w:tab/>
        </w:r>
      </w:ins>
      <w:ins w:id="223" w:author="Justin Siegel" w:date="2015-05-17T19:05:00Z">
        <w:r w:rsidR="00D82E0D">
          <w:t xml:space="preserve">From the machine learning analysis </w:t>
        </w:r>
      </w:ins>
      <w:ins w:id="224" w:author="Justin Siegel" w:date="2015-05-17T19:04:00Z">
        <w:r w:rsidR="00D82E0D">
          <w:t>a</w:t>
        </w:r>
      </w:ins>
      <w:ins w:id="225" w:author="ilias tagkopoulos" w:date="2015-05-15T13:46:00Z">
        <w:r w:rsidR="003E150D">
          <w:t>n interesting non-linear relationship</w:t>
        </w:r>
      </w:ins>
      <w:ins w:id="226" w:author="Justin Siegel" w:date="2015-05-17T19:05:00Z">
        <w:r w:rsidR="00D82E0D">
          <w:t xml:space="preserve"> between predicted and experimental rates</w:t>
        </w:r>
      </w:ins>
      <w:ins w:id="227" w:author="ilias tagkopoulos" w:date="2015-05-15T13:46:00Z">
        <w:r w:rsidR="003E150D">
          <w:t xml:space="preserve"> is revealed as the residual error increases with the measured kinetic value</w:t>
        </w:r>
      </w:ins>
      <w:ins w:id="228" w:author="Justin Siegel" w:date="2015-05-17T18:58:00Z">
        <w:r w:rsidR="00D82E0D">
          <w:t xml:space="preserve"> (Figure 4</w:t>
        </w:r>
      </w:ins>
      <w:ins w:id="229" w:author="Alex" w:date="2015-05-18T17:06:00Z">
        <w:r>
          <w:t>,</w:t>
        </w:r>
      </w:ins>
      <w:ins w:id="230" w:author="Justin Siegel" w:date="2015-05-17T18:58:00Z">
        <w:r w:rsidR="00D82E0D">
          <w:t xml:space="preserve"> bottom panel)</w:t>
        </w:r>
      </w:ins>
      <w:ins w:id="231" w:author="ilias tagkopoulos" w:date="2015-05-15T13:46:00Z">
        <w:r w:rsidR="003E150D">
          <w:t xml:space="preserve">. There are two factors that contribute to this effect. First as it is evident from the histogram, mutants with lower activity have been sampled more in all cases, and the sampling size per bin tends to bias the error distribution. Second there are no features or feature combinations in the regression model that correlate well with the observed non-linearity. Non-linear regression methods (second-order polynomial and </w:t>
        </w:r>
      </w:ins>
      <w:ins w:id="232" w:author="Alex" w:date="2015-05-18T17:07:00Z">
        <w:r>
          <w:t>Poisson</w:t>
        </w:r>
      </w:ins>
      <w:ins w:id="233" w:author="ilias tagkopoulos" w:date="2015-05-15T13:46:00Z">
        <w:r w:rsidR="003E150D">
          <w:t xml:space="preserve"> kernels) achieved similar performance</w:t>
        </w:r>
      </w:ins>
      <w:ins w:id="234" w:author="Justin Siegel" w:date="2015-05-17T18:59:00Z">
        <w:r w:rsidR="00D82E0D">
          <w:t xml:space="preserve"> (data not shown)</w:t>
        </w:r>
      </w:ins>
      <w:ins w:id="235" w:author="ilias tagkopoulos" w:date="2015-05-15T13:46:00Z">
        <w:r w:rsidR="003E150D">
          <w:t xml:space="preserve">. As such, there is room for improvement in future studies by sampling uniformly the parameter space (which is difficult to predict </w:t>
        </w:r>
        <w:r w:rsidR="003E150D" w:rsidRPr="0036041C">
          <w:rPr>
            <w:i/>
          </w:rPr>
          <w:t>a priori</w:t>
        </w:r>
        <w:r w:rsidR="003E150D">
          <w:t xml:space="preserve"> but can be rectified by increasing the sample size)</w:t>
        </w:r>
      </w:ins>
      <w:ins w:id="236" w:author="Justin Siegel" w:date="2015-05-17T19:00:00Z">
        <w:r w:rsidR="00D82E0D">
          <w:t xml:space="preserve">.  This could be achieved by </w:t>
        </w:r>
      </w:ins>
      <w:ins w:id="237" w:author="Justin Siegel" w:date="2015-05-17T19:01:00Z">
        <w:r w:rsidR="00D82E0D">
          <w:t xml:space="preserve">building </w:t>
        </w:r>
      </w:ins>
      <w:ins w:id="238" w:author="Alex" w:date="2015-05-18T17:08:00Z">
        <w:r>
          <w:t>on</w:t>
        </w:r>
      </w:ins>
      <w:ins w:id="239" w:author="Justin Siegel" w:date="2015-05-17T19:01:00Z">
        <w:r w:rsidR="00D82E0D">
          <w:t xml:space="preserve"> </w:t>
        </w:r>
      </w:ins>
      <w:ins w:id="240" w:author="Alex" w:date="2015-05-18T17:08:00Z">
        <w:r>
          <w:t>recent</w:t>
        </w:r>
      </w:ins>
      <w:ins w:id="241" w:author="Justin Siegel" w:date="2015-05-17T19:01:00Z">
        <w:r w:rsidR="00D82E0D">
          <w:t xml:space="preserve"> </w:t>
        </w:r>
      </w:ins>
      <w:ins w:id="242" w:author="Justin Siegel" w:date="2015-05-17T19:00:00Z">
        <w:r w:rsidR="00D82E0D">
          <w:t xml:space="preserve">high throughput experiments </w:t>
        </w:r>
      </w:ins>
      <w:ins w:id="243" w:author="Justin Siegel" w:date="2015-05-17T19:02:00Z">
        <w:r w:rsidR="00D82E0D">
          <w:t>that</w:t>
        </w:r>
      </w:ins>
      <w:ins w:id="244" w:author="Justin Siegel" w:date="2015-05-17T19:00:00Z">
        <w:r w:rsidR="00D82E0D">
          <w:t xml:space="preserve"> </w:t>
        </w:r>
      </w:ins>
      <w:ins w:id="245" w:author="Justin Siegel" w:date="2015-05-17T19:01:00Z">
        <w:r w:rsidR="00D82E0D">
          <w:t>systematically</w:t>
        </w:r>
      </w:ins>
      <w:ins w:id="246" w:author="Justin Siegel" w:date="2015-05-17T19:00:00Z">
        <w:r w:rsidR="00D82E0D">
          <w:t xml:space="preserve"> screen </w:t>
        </w:r>
      </w:ins>
      <w:ins w:id="247" w:author="Justin Siegel" w:date="2015-05-17T19:02:00Z">
        <w:r w:rsidR="00D82E0D">
          <w:t xml:space="preserve">the phenotypic effect of </w:t>
        </w:r>
      </w:ins>
      <w:ins w:id="248" w:author="Justin Siegel" w:date="2015-05-17T19:01:00Z">
        <w:r w:rsidR="00D82E0D">
          <w:t xml:space="preserve">every possible </w:t>
        </w:r>
      </w:ins>
      <w:ins w:id="249" w:author="Justin Siegel" w:date="2015-05-17T19:02:00Z">
        <w:r w:rsidR="00D82E0D">
          <w:t xml:space="preserve">enzyme </w:t>
        </w:r>
      </w:ins>
      <w:ins w:id="250" w:author="Justin Siegel" w:date="2015-05-17T19:01:00Z">
        <w:r w:rsidR="00D82E0D">
          <w:t>point mutant</w:t>
        </w:r>
      </w:ins>
      <w:ins w:id="251" w:author="Justin Siegel" w:date="2015-05-17T19:02:00Z">
        <w:r w:rsidR="00D82E0D">
          <w:t>.</w:t>
        </w:r>
      </w:ins>
      <w:r w:rsidR="004A477D">
        <w:fldChar w:fldCharType="begin"/>
      </w:r>
      <w:r w:rsidR="004A477D">
        <w:instrText xml:space="preserve"> ADDIN EN.CITE &lt;EndNote&gt;&lt;Cite&gt;&lt;Author&gt;Stiffler&lt;/Author&gt;&lt;Year&gt;2015&lt;/Year&gt;&lt;RecNum&gt;34&lt;/RecNum&gt;&lt;DisplayText&gt;&lt;style face="superscript"&gt;19&lt;/style&gt;&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tion of Purifying Selection in TEM-1 β-Lactamase&lt;/title&gt;&lt;secondary-title&gt;Cell&lt;/secondary-title&gt;&lt;/titles&gt;&lt;periodical&gt;&lt;full-title&gt;Cell&lt;/full-title&gt;&lt;/periodical&gt;&lt;pages&gt;882-892&lt;/pages&gt;&lt;volume&gt;160&lt;/volume&gt;&lt;number&gt;5&lt;/number&gt;&lt;dates&gt;&lt;year&gt;2015&lt;/year&gt;&lt;/dates&gt;&lt;isbn&gt;0092-8674&lt;/isbn&gt;&lt;urls&gt;&lt;/urls&gt;&lt;/record&gt;&lt;/Cite&gt;&lt;/EndNote&gt;</w:instrText>
      </w:r>
      <w:r w:rsidR="004A477D">
        <w:fldChar w:fldCharType="separate"/>
      </w:r>
      <w:r w:rsidR="004A477D" w:rsidRPr="004A477D">
        <w:rPr>
          <w:noProof/>
          <w:vertAlign w:val="superscript"/>
        </w:rPr>
        <w:t>19</w:t>
      </w:r>
      <w:r w:rsidR="004A477D">
        <w:fldChar w:fldCharType="end"/>
      </w:r>
      <w:ins w:id="252" w:author="Justin Siegel" w:date="2015-05-17T19:02:00Z">
        <w:r w:rsidR="00D82E0D">
          <w:t xml:space="preserve">  </w:t>
        </w:r>
      </w:ins>
      <w:ins w:id="253" w:author="Justin Siegel" w:date="2015-05-17T19:03:00Z">
        <w:r w:rsidR="00D82E0D">
          <w:t xml:space="preserve">A combination of high throughput screening with molecular modeling could be used to identify a subset of mutants to </w:t>
        </w:r>
      </w:ins>
      <w:ins w:id="254" w:author="Justin Siegel" w:date="2015-05-17T19:04:00Z">
        <w:r w:rsidR="00D82E0D">
          <w:t>purify and kinetically</w:t>
        </w:r>
      </w:ins>
      <w:ins w:id="255" w:author="Justin Siegel" w:date="2015-05-17T19:03:00Z">
        <w:r w:rsidR="00D82E0D">
          <w:t xml:space="preserve"> characterize </w:t>
        </w:r>
      </w:ins>
      <w:ins w:id="256" w:author="Justin Siegel" w:date="2015-05-17T19:04:00Z">
        <w:r w:rsidR="00D82E0D">
          <w:t>in order to</w:t>
        </w:r>
      </w:ins>
      <w:ins w:id="257" w:author="Justin Siegel" w:date="2015-05-17T19:03:00Z">
        <w:r w:rsidR="00D82E0D">
          <w:t xml:space="preserve"> maximize the information content when training new.</w:t>
        </w:r>
      </w:ins>
      <w:ins w:id="258" w:author="Justin Siegel" w:date="2015-05-17T19:00:00Z">
        <w:r w:rsidR="00D82E0D">
          <w:t xml:space="preserve"> </w:t>
        </w:r>
      </w:ins>
      <w:ins w:id="259" w:author="Justin Siegel" w:date="2015-05-17T19:04:00Z">
        <w:r w:rsidR="00D82E0D">
          <w:t xml:space="preserve"> In addition, </w:t>
        </w:r>
      </w:ins>
      <w:ins w:id="260" w:author="ilias tagkopoulos" w:date="2015-05-15T13:46:00Z">
        <w:r w:rsidR="003E150D">
          <w:t>introducing informative features that capture different aspects of the variation observed and exploring other non-linear regression methods that balance the bias-</w:t>
        </w:r>
        <w:r w:rsidR="003E150D">
          <w:lastRenderedPageBreak/>
          <w:t>variance trade-off</w:t>
        </w:r>
      </w:ins>
      <w:ins w:id="261" w:author="Justin Siegel" w:date="2015-05-17T19:06:00Z">
        <w:r w:rsidR="00D82E0D">
          <w:t xml:space="preserve"> could be used to address the non-linear relationship between predicted and experimental kinetic constants</w:t>
        </w:r>
      </w:ins>
      <w:ins w:id="262" w:author="ilias tagkopoulos" w:date="2015-05-15T13:46:00Z">
        <w:r w:rsidR="003E150D">
          <w:t>.</w:t>
        </w:r>
      </w:ins>
    </w:p>
    <w:p w14:paraId="0483E4D7" w14:textId="04B2E9D0" w:rsidR="00DF34E5" w:rsidRDefault="003E150D" w:rsidP="004A477D">
      <w:pPr>
        <w:spacing w:line="480" w:lineRule="auto"/>
        <w:ind w:firstLine="720"/>
      </w:pPr>
      <w:ins w:id="263" w:author="ilias tagkopoulos" w:date="2015-05-15T13:49:00Z">
        <w:r>
          <w:t xml:space="preserve">This work </w:t>
        </w:r>
      </w:ins>
      <w:ins w:id="264" w:author="ilias tagkopoulos" w:date="2015-05-15T13:53:00Z">
        <w:r w:rsidR="00C50367">
          <w:t xml:space="preserve">provides </w:t>
        </w:r>
      </w:ins>
      <w:ins w:id="265" w:author="ilias tagkopoulos" w:date="2015-05-15T14:07:00Z">
        <w:r w:rsidR="00354D86">
          <w:t xml:space="preserve">a conceptual framework of how constrained statistical learning can be integrated with </w:t>
        </w:r>
      </w:ins>
      <w:ins w:id="266" w:author="Justin Siegel" w:date="2015-05-17T19:08:00Z">
        <w:r w:rsidR="00AC16C7">
          <w:t>measured</w:t>
        </w:r>
      </w:ins>
      <w:ins w:id="267" w:author="Justin Siegel" w:date="2015-05-17T19:07:00Z">
        <w:r w:rsidR="00D82E0D">
          <w:t xml:space="preserve"> functional effect</w:t>
        </w:r>
      </w:ins>
      <w:ins w:id="268" w:author="Justin Siegel" w:date="2015-05-17T19:09:00Z">
        <w:r w:rsidR="00AC16C7">
          <w:t>s</w:t>
        </w:r>
      </w:ins>
      <w:ins w:id="269" w:author="Justin Siegel" w:date="2015-05-17T19:08:00Z">
        <w:r w:rsidR="00AC16C7">
          <w:t xml:space="preserve"> of </w:t>
        </w:r>
      </w:ins>
      <w:ins w:id="270" w:author="Justin Siegel" w:date="2015-05-17T19:09:00Z">
        <w:r w:rsidR="00AC16C7">
          <w:t xml:space="preserve">a </w:t>
        </w:r>
      </w:ins>
      <w:ins w:id="271" w:author="Justin Siegel" w:date="2015-05-17T19:08:00Z">
        <w:r w:rsidR="00AC16C7">
          <w:t>mutation</w:t>
        </w:r>
      </w:ins>
      <w:ins w:id="272" w:author="Justin Siegel" w:date="2015-05-17T19:07:00Z">
        <w:r w:rsidR="00D82E0D">
          <w:t xml:space="preserve"> on enzyme kinetic constants</w:t>
        </w:r>
      </w:ins>
      <w:ins w:id="273" w:author="Justin Siegel" w:date="2015-05-17T19:08:00Z">
        <w:r w:rsidR="00D82E0D">
          <w:t xml:space="preserve"> in order to build predictive models</w:t>
        </w:r>
      </w:ins>
      <w:ins w:id="274" w:author="ilias tagkopoulos" w:date="2015-05-15T14:07:00Z">
        <w:r w:rsidR="00354D86">
          <w:t xml:space="preserve">. </w:t>
        </w:r>
      </w:ins>
      <w:ins w:id="275" w:author="ilias tagkopoulos" w:date="2015-05-15T14:08:00Z">
        <w:r w:rsidR="00354D86">
          <w:t xml:space="preserve">As more datasets </w:t>
        </w:r>
      </w:ins>
      <w:ins w:id="276" w:author="ilias tagkopoulos" w:date="2015-05-15T14:09:00Z">
        <w:r w:rsidR="00354D86">
          <w:t xml:space="preserve">for </w:t>
        </w:r>
      </w:ins>
      <w:ins w:id="277" w:author="Justin Siegel" w:date="2015-05-17T19:10:00Z">
        <w:r w:rsidR="00AC16C7">
          <w:t>kinetically</w:t>
        </w:r>
      </w:ins>
      <w:ins w:id="278" w:author="Justin Siegel" w:date="2015-05-17T19:09:00Z">
        <w:r w:rsidR="00AC16C7">
          <w:t xml:space="preserve"> </w:t>
        </w:r>
      </w:ins>
      <w:ins w:id="279" w:author="Justin Siegel" w:date="2015-05-17T19:10:00Z">
        <w:r w:rsidR="00AC16C7">
          <w:t>characterized</w:t>
        </w:r>
      </w:ins>
      <w:ins w:id="280" w:author="Justin Siegel" w:date="2015-05-17T19:09:00Z">
        <w:r w:rsidR="00AC16C7">
          <w:t xml:space="preserve"> </w:t>
        </w:r>
      </w:ins>
      <w:ins w:id="281" w:author="ilias tagkopoulos" w:date="2015-05-15T14:10:00Z">
        <w:r w:rsidR="00354D86">
          <w:t xml:space="preserve">mutant variants become available for a variety of </w:t>
        </w:r>
      </w:ins>
      <w:ins w:id="282" w:author="Justin Siegel" w:date="2015-05-17T19:59:00Z">
        <w:r w:rsidR="00F41B5C">
          <w:t>enzymes</w:t>
        </w:r>
      </w:ins>
      <w:ins w:id="283" w:author="ilias tagkopoulos" w:date="2015-05-15T14:10:00Z">
        <w:r w:rsidR="00354D86">
          <w:t xml:space="preserve">, our </w:t>
        </w:r>
      </w:ins>
      <w:ins w:id="284" w:author="ilias tagkopoulos" w:date="2015-05-15T14:11:00Z">
        <w:r w:rsidR="00354D86">
          <w:t xml:space="preserve">understanding of how these systems function and our </w:t>
        </w:r>
      </w:ins>
      <w:ins w:id="285" w:author="ilias tagkopoulos" w:date="2015-05-15T14:10:00Z">
        <w:r w:rsidR="00354D86">
          <w:t>ability to identify the most informative features will increase</w:t>
        </w:r>
      </w:ins>
      <w:ins w:id="286" w:author="ilias tagkopoulos" w:date="2015-05-15T14:11:00Z">
        <w:r w:rsidR="00354D86">
          <w:t xml:space="preserve"> substantially.</w:t>
        </w:r>
      </w:ins>
      <w:ins w:id="287" w:author="ilias tagkopoulos" w:date="2015-05-15T14:12:00Z">
        <w:r w:rsidR="00354D86">
          <w:t xml:space="preserve"> Integration of these data-driven methods with enzyme redesign algorithms has the potential to significantly increase the predictive performance of the computational </w:t>
        </w:r>
      </w:ins>
      <w:ins w:id="288" w:author="ilias tagkopoulos" w:date="2015-05-15T14:14:00Z">
        <w:r w:rsidR="00354D86">
          <w:t>tools that are currently available</w:t>
        </w:r>
      </w:ins>
      <w:ins w:id="289" w:author="ilias tagkopoulos" w:date="2015-05-15T14:15:00Z">
        <w:r w:rsidR="00312061">
          <w:t>, with far-reaching applications.</w:t>
        </w:r>
      </w:ins>
    </w:p>
    <w:p w14:paraId="121ED17B" w14:textId="77777777" w:rsidR="00DF763B" w:rsidRDefault="00DF763B" w:rsidP="008C36CB">
      <w:pPr>
        <w:spacing w:line="480" w:lineRule="auto"/>
      </w:pPr>
    </w:p>
    <w:p w14:paraId="52EEC546" w14:textId="77777777" w:rsidR="00DF34E5" w:rsidRPr="00DF763B" w:rsidRDefault="00DF34E5" w:rsidP="008C36CB">
      <w:pPr>
        <w:spacing w:line="480" w:lineRule="auto"/>
        <w:rPr>
          <w:b/>
        </w:rPr>
      </w:pPr>
      <w:r w:rsidRPr="00DF763B">
        <w:rPr>
          <w:b/>
        </w:rPr>
        <w:t>CONCLUSION</w:t>
      </w:r>
    </w:p>
    <w:p w14:paraId="2D12FEF9" w14:textId="6806E3F4" w:rsidR="00DF34E5" w:rsidRDefault="00DF34E5" w:rsidP="008C36CB">
      <w:pPr>
        <w:spacing w:line="480" w:lineRule="auto"/>
      </w:pPr>
      <w:r>
        <w:t>In this work, over 100 computationally-designed mutants of a family 1 glucosidase were produced, purified, and kinetically characterized. This dataset revealed new insights into structure-function relationships in BglB. Using readily calculated structural features machine learning protocols were employed to select a subset of features that are highly predictive of</w:t>
      </w:r>
      <w:r w:rsidR="00FD1932">
        <w:t xml:space="preserve"> each</w:t>
      </w:r>
      <w:r>
        <w:t xml:space="preserve"> </w:t>
      </w:r>
      <w:r w:rsidR="00FD1932">
        <w:t xml:space="preserve">measured </w:t>
      </w:r>
      <w:r>
        <w:t xml:space="preserve">kinetic </w:t>
      </w:r>
      <w:r w:rsidR="00FD1932">
        <w:t>parameter</w:t>
      </w:r>
      <w:r>
        <w:t>. The development of this large data set allowed a statistically significant assessment of the Rosetta Molecular Modeling Suite’s ability to predict functional effects of mutations on this enzyme’s kinetic properties. This data set will be invaluable for the development of computational enzyme engineering algorithms and providing insight into the physical basis of enzyme sequence-structure-function relationships.</w:t>
      </w:r>
    </w:p>
    <w:p w14:paraId="417E9081" w14:textId="77777777" w:rsidR="00457A0B" w:rsidRDefault="00457A0B" w:rsidP="008C36CB">
      <w:pPr>
        <w:spacing w:line="480" w:lineRule="auto"/>
        <w:rPr>
          <w:b/>
        </w:rPr>
      </w:pPr>
    </w:p>
    <w:p w14:paraId="4CCC698D" w14:textId="77777777" w:rsidR="00DF34E5" w:rsidRPr="00457A0B" w:rsidRDefault="00DF34E5" w:rsidP="008C36CB">
      <w:pPr>
        <w:spacing w:line="480" w:lineRule="auto"/>
        <w:rPr>
          <w:b/>
        </w:rPr>
      </w:pPr>
      <w:r w:rsidRPr="00457A0B">
        <w:rPr>
          <w:b/>
        </w:rPr>
        <w:t>METHODS</w:t>
      </w:r>
    </w:p>
    <w:p w14:paraId="58FA30EB" w14:textId="77777777" w:rsidR="00DF34E5" w:rsidRPr="00457A0B" w:rsidRDefault="00DF34E5" w:rsidP="008C36CB">
      <w:pPr>
        <w:spacing w:line="480" w:lineRule="auto"/>
        <w:rPr>
          <w:b/>
        </w:rPr>
      </w:pPr>
      <w:r w:rsidRPr="00457A0B">
        <w:rPr>
          <w:b/>
        </w:rPr>
        <w:t>Molecular modeling for mutant selection</w:t>
      </w:r>
    </w:p>
    <w:p w14:paraId="11339A64" w14:textId="77777777" w:rsidR="00DF34E5" w:rsidRDefault="00DF34E5" w:rsidP="008C36CB">
      <w:pPr>
        <w:spacing w:line="480" w:lineRule="auto"/>
      </w:pPr>
      <w:r>
        <w:t>The crystal structure of recombinant BglB with the substrate analog 2-deoxy-2-fluoro-alpha-D-glucopyranose bound was used to identify the substrate binding pocket and the catalytic residues. Functional constraints were used to define catalytic distances, angles, and dihedrals among 4-nitrophenyl-ß-D-glucoside, E164, E353, and Y295. The structure was then loaded into Foldit, a graphical user interface to Rosetta. Point mutations to the protein were modeled and scored and those with reasonable energies (less than 5 Rosetta energy units higher than the native structure) were chosen.</w:t>
      </w:r>
    </w:p>
    <w:p w14:paraId="03B69AD7" w14:textId="77777777" w:rsidR="00DF34E5" w:rsidRDefault="00DF34E5" w:rsidP="008C36CB">
      <w:pPr>
        <w:spacing w:line="480" w:lineRule="auto"/>
      </w:pPr>
    </w:p>
    <w:p w14:paraId="0F5ED98A" w14:textId="77777777" w:rsidR="00DF34E5" w:rsidRPr="00F475B9" w:rsidRDefault="00DF34E5" w:rsidP="008C36CB">
      <w:pPr>
        <w:spacing w:line="480" w:lineRule="auto"/>
        <w:rPr>
          <w:b/>
        </w:rPr>
      </w:pPr>
      <w:r w:rsidRPr="00F475B9">
        <w:rPr>
          <w:b/>
        </w:rPr>
        <w:t>Mutagenesis, expression, and purification</w:t>
      </w:r>
    </w:p>
    <w:p w14:paraId="44CC35C9" w14:textId="1B54807C" w:rsidR="00DF34E5" w:rsidRDefault="00DF34E5" w:rsidP="008C36CB">
      <w:pPr>
        <w:spacing w:line="480" w:lineRule="auto"/>
      </w:pPr>
      <w:r>
        <w:t>The BglB gene was codon-optimized for E. coli, synthesized as a DNA String by Life Technologies, and cloned into a pET29b+ vector using Gibson assembly.</w:t>
      </w:r>
      <w:r w:rsidR="00291C66">
        <w:fldChar w:fldCharType="begin"/>
      </w:r>
      <w:r w:rsidR="004A477D">
        <w:instrText xml:space="preserve"> ADDIN EN.CITE &lt;EndNote&gt;&lt;Cite&gt;&lt;Author&gt;Gibson&lt;/Author&gt;&lt;Year&gt;2009&lt;/Year&gt;&lt;RecNum&gt;24&lt;/RecNum&gt;&lt;DisplayText&gt;&lt;style face="superscript"&gt;20&lt;/style&gt;&lt;/DisplayText&gt;&lt;record&gt;&lt;rec-number&gt;24&lt;/rec-number&gt;&lt;foreign-keys&gt;&lt;key app="EN" db-id="d22eawd51p0xrpezwr7vdtw2vasp9sx0w25d" timestamp="1431382716"&gt;24&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291C66">
        <w:fldChar w:fldCharType="separate"/>
      </w:r>
      <w:r w:rsidR="004A477D" w:rsidRPr="004A477D">
        <w:rPr>
          <w:noProof/>
          <w:vertAlign w:val="superscript"/>
        </w:rPr>
        <w:t>20</w:t>
      </w:r>
      <w:r w:rsidR="00291C66">
        <w:fldChar w:fldCharType="end"/>
      </w:r>
      <w:r>
        <w:t xml:space="preserve"> Site-directed mutagenesis performed according to the method developed by Kunkel was used to generate mutations to BglB via the Transcriptic cloud laboratory platform. Variants were expressed and purified via immobilized metal ion affinity chromatography and assessed using 4-20% gradient SDS-PAGE Bolt Gels from Life Technologies.</w:t>
      </w:r>
    </w:p>
    <w:p w14:paraId="693831C4" w14:textId="77777777" w:rsidR="00DF34E5" w:rsidRDefault="00DF34E5" w:rsidP="008C36CB">
      <w:pPr>
        <w:spacing w:line="480" w:lineRule="auto"/>
      </w:pPr>
    </w:p>
    <w:p w14:paraId="2BDA0C90" w14:textId="77777777" w:rsidR="00DF34E5" w:rsidRPr="007F744E" w:rsidRDefault="00DF34E5" w:rsidP="008C36CB">
      <w:pPr>
        <w:spacing w:line="480" w:lineRule="auto"/>
        <w:rPr>
          <w:b/>
        </w:rPr>
      </w:pPr>
      <w:r w:rsidRPr="007F744E">
        <w:rPr>
          <w:b/>
        </w:rPr>
        <w:t>Kinetic characterization</w:t>
      </w:r>
    </w:p>
    <w:p w14:paraId="6720BA6A" w14:textId="77777777" w:rsidR="00DF34E5" w:rsidRDefault="00DF34E5" w:rsidP="008C36CB">
      <w:pPr>
        <w:spacing w:line="480" w:lineRule="auto"/>
      </w:pPr>
      <w:r>
        <w:lastRenderedPageBreak/>
        <w:t xml:space="preserve">The activity of the computationally designed enzyme variants was measured by monitoring the production of 4-nitrophenol. Mutant proteins ranging in concentration from 0.1 to 1.7 mg/mL were aliquotted in triplicate in 25 µL volumes and 75 µL of </w:t>
      </w:r>
      <w:r w:rsidRPr="00AD4DE1">
        <w:rPr>
          <w:i/>
        </w:rPr>
        <w:t>p</w:t>
      </w:r>
      <w:r>
        <w:t xml:space="preserve">-nitrophenyl-ß-D-glucoside (100 mM, 25 mM, 6.25 mM, 1.6 mM, 0.4 mM, 0.1 mM, or 0.02 mM) in enzyme storage buffer was added. Absorbance at 420 nm was measured every minute for 30-60 min and the rate of product production in M/min was calculated using a standard curve (see Supplemental Materials). A total of 2944 observed rates for 119 individual proteins (including biological replicates) were fit to the Michaelis-Menten equation using SciPy. </w:t>
      </w:r>
    </w:p>
    <w:p w14:paraId="6D9C66FF" w14:textId="77777777" w:rsidR="00DF34E5" w:rsidRDefault="00DF34E5" w:rsidP="008C36CB">
      <w:pPr>
        <w:spacing w:line="480" w:lineRule="auto"/>
      </w:pPr>
    </w:p>
    <w:p w14:paraId="24283375" w14:textId="77777777" w:rsidR="00DF34E5" w:rsidRPr="00DF046C" w:rsidRDefault="00DF34E5" w:rsidP="008C36CB">
      <w:pPr>
        <w:spacing w:line="480" w:lineRule="auto"/>
        <w:rPr>
          <w:b/>
        </w:rPr>
      </w:pPr>
      <w:r w:rsidRPr="00DF046C">
        <w:rPr>
          <w:b/>
        </w:rPr>
        <w:t>Predictive modeling</w:t>
      </w:r>
    </w:p>
    <w:p w14:paraId="354ADBDB" w14:textId="780006AE" w:rsidR="00DF34E5" w:rsidRDefault="00DF34E5" w:rsidP="008C36CB">
      <w:pPr>
        <w:spacing w:line="480" w:lineRule="auto"/>
      </w:pPr>
      <w:r>
        <w:t xml:space="preserve">One hundred molecular models of each mutant enzyme were made using the Rosetta Molecular Modeling Suite by Monte Carlo optimization of total system energy and the lowest 10 selected for feature generation. Elastic net regularization was used to select the most informative features. To evaluate the prediction performance of the method, stratified 10-fold cross-validation together with bootstrap aggregating (bagging) was used. Bagging was used to improve the stability and robustness of the predictor and entail in training 1,000 elastic net models with randomly drawn but stratified 10-fold cross-validation samples. The final three feature sets (one of each parameter to be estimated) were selected according to the averaged weight of each feature in all the 10,000 elastic net models (10 models per cross-validation, randomized 1,000 times). The weight of each selected feature in table 1 was normalized with respect to the weight with the </w:t>
      </w:r>
      <w:r>
        <w:lastRenderedPageBreak/>
        <w:t xml:space="preserve">largest absolute value. P-values were calculated based on the Wilcoxon signed-rank test after features and kinetic constants were normalized in the [0,1] interval. More information about the optimization and statistical procedure followed is </w:t>
      </w:r>
      <w:r w:rsidR="0002524B">
        <w:t>available in s</w:t>
      </w:r>
      <w:r>
        <w:t xml:space="preserve">upplemental </w:t>
      </w:r>
      <w:r w:rsidR="0002524B">
        <w:t>materials</w:t>
      </w:r>
      <w:r>
        <w:t xml:space="preserve">. </w:t>
      </w:r>
    </w:p>
    <w:p w14:paraId="03D2A366" w14:textId="77777777" w:rsidR="00AE71AE" w:rsidRDefault="00AE71AE" w:rsidP="008C36CB">
      <w:pPr>
        <w:spacing w:line="480" w:lineRule="auto"/>
      </w:pPr>
    </w:p>
    <w:p w14:paraId="13E13DEC" w14:textId="77777777" w:rsidR="00DF34E5" w:rsidRPr="00721840" w:rsidRDefault="00DF34E5" w:rsidP="008C36CB">
      <w:pPr>
        <w:spacing w:line="480" w:lineRule="auto"/>
        <w:rPr>
          <w:b/>
        </w:rPr>
      </w:pPr>
      <w:r w:rsidRPr="00721840">
        <w:rPr>
          <w:b/>
        </w:rPr>
        <w:t xml:space="preserve">ASSOCIATED CONTENT </w:t>
      </w:r>
    </w:p>
    <w:p w14:paraId="3919B4D9" w14:textId="05F5EFF1" w:rsidR="00AE71AE" w:rsidRPr="00721840" w:rsidRDefault="00DF34E5" w:rsidP="008C36CB">
      <w:pPr>
        <w:spacing w:line="480" w:lineRule="auto"/>
        <w:rPr>
          <w:b/>
        </w:rPr>
      </w:pPr>
      <w:r w:rsidRPr="00721840">
        <w:rPr>
          <w:b/>
        </w:rPr>
        <w:t>Supporting Information</w:t>
      </w:r>
    </w:p>
    <w:p w14:paraId="08D025D3" w14:textId="4D91B8BD" w:rsidR="00DF34E5" w:rsidRDefault="00DF34E5" w:rsidP="008C36CB">
      <w:pPr>
        <w:spacing w:line="480" w:lineRule="auto"/>
      </w:pPr>
      <w:r>
        <w:t>A full list of mutations selected, the distribution of yields for all 104 mutants, experimentally measured kinetic constants for each mutant, nonlinear regression analyses, the inh</w:t>
      </w:r>
      <w:r w:rsidR="00721840">
        <w:t>ibition parameter K</w:t>
      </w:r>
      <w:r w:rsidR="00721840" w:rsidRPr="00721840">
        <w:rPr>
          <w:vertAlign w:val="subscript"/>
        </w:rPr>
        <w:t>I</w:t>
      </w:r>
      <w:r>
        <w:t xml:space="preserve"> for mutants exhibiting substrate inhibition, models of Q19A and R240A, an example set of Rosetta input files for wild type BglB, and PCC and SRC values for all features are included as supporting information. This material is available free of charge via the Internet at http://pubs.acs.org.</w:t>
      </w:r>
    </w:p>
    <w:p w14:paraId="688D3E0F" w14:textId="77777777" w:rsidR="00AE71AE" w:rsidRPr="00726317" w:rsidRDefault="00AE71AE" w:rsidP="008C36CB">
      <w:pPr>
        <w:spacing w:line="480" w:lineRule="auto"/>
        <w:rPr>
          <w:b/>
        </w:rPr>
      </w:pPr>
    </w:p>
    <w:p w14:paraId="52EBBF90" w14:textId="42F59B6F" w:rsidR="00AE71AE" w:rsidRPr="00726317" w:rsidRDefault="00DF34E5" w:rsidP="008C36CB">
      <w:pPr>
        <w:spacing w:line="480" w:lineRule="auto"/>
        <w:rPr>
          <w:b/>
        </w:rPr>
      </w:pPr>
      <w:r w:rsidRPr="00726317">
        <w:rPr>
          <w:b/>
        </w:rPr>
        <w:t>AUTHOR INFORMATION</w:t>
      </w:r>
    </w:p>
    <w:p w14:paraId="0EBA6C0A" w14:textId="61DB2030" w:rsidR="00AE71AE" w:rsidRDefault="009F05B6" w:rsidP="008C36CB">
      <w:pPr>
        <w:spacing w:line="480" w:lineRule="auto"/>
      </w:pPr>
      <w:r>
        <w:t xml:space="preserve">Corresponding Author: </w:t>
      </w:r>
      <w:r w:rsidR="00DF34E5">
        <w:t>jbsiegel@ucdavis.edu</w:t>
      </w:r>
    </w:p>
    <w:p w14:paraId="4D503129" w14:textId="7E2162E0" w:rsidR="00DF34E5" w:rsidRDefault="009F05B6" w:rsidP="008C36CB">
      <w:pPr>
        <w:spacing w:line="480" w:lineRule="auto"/>
      </w:pPr>
      <w:r>
        <w:t>Author Contributions: DAC and RWC</w:t>
      </w:r>
      <w:r w:rsidR="00DF34E5">
        <w:t xml:space="preserve"> contributed equally. </w:t>
      </w:r>
    </w:p>
    <w:p w14:paraId="41D0641A" w14:textId="77777777" w:rsidR="00AE71AE" w:rsidRDefault="00AE71AE" w:rsidP="008C36CB">
      <w:pPr>
        <w:spacing w:line="480" w:lineRule="auto"/>
      </w:pPr>
    </w:p>
    <w:p w14:paraId="7E7EBDC7" w14:textId="77777777" w:rsidR="00AE71AE" w:rsidRPr="00726317" w:rsidRDefault="00DF34E5" w:rsidP="008C36CB">
      <w:pPr>
        <w:spacing w:line="480" w:lineRule="auto"/>
        <w:rPr>
          <w:b/>
        </w:rPr>
      </w:pPr>
      <w:r w:rsidRPr="00726317">
        <w:rPr>
          <w:b/>
        </w:rPr>
        <w:t>ACKNOWLEDGMENT</w:t>
      </w:r>
      <w:r w:rsidR="00AE71AE" w:rsidRPr="00726317">
        <w:rPr>
          <w:b/>
        </w:rPr>
        <w:t>S</w:t>
      </w:r>
    </w:p>
    <w:p w14:paraId="187ABF13" w14:textId="5F4384DC" w:rsidR="00DF34E5" w:rsidRDefault="00DF34E5" w:rsidP="008C36CB">
      <w:pPr>
        <w:spacing w:line="480" w:lineRule="auto"/>
      </w:pPr>
      <w:r>
        <w:t xml:space="preserve"> </w:t>
      </w:r>
    </w:p>
    <w:p w14:paraId="3800F2D3" w14:textId="0ADD10F1" w:rsidR="00DF34E5" w:rsidRDefault="00DF34E5" w:rsidP="008C36CB">
      <w:pPr>
        <w:spacing w:line="480" w:lineRule="auto"/>
      </w:pPr>
      <w:r>
        <w:t xml:space="preserve">This work was supported by ARO #201121557 and NSF #1254205 (IT) and Sloan #BR2014-012 and UC Davis Startup Funds (JBS). </w:t>
      </w:r>
      <w:del w:id="290" w:author="Alex" w:date="2015-05-18T17:54:00Z">
        <w:r w:rsidR="00FD1932" w:rsidDel="00CE5F7E">
          <w:delText xml:space="preserve"> </w:delText>
        </w:r>
      </w:del>
      <w:r w:rsidR="00FD1932">
        <w:t xml:space="preserve">We are grateful to </w:t>
      </w:r>
      <w:ins w:id="291" w:author="Alex" w:date="2015-05-18T17:49:00Z">
        <w:r w:rsidR="000955ED">
          <w:t xml:space="preserve">James E. Lucas, </w:t>
        </w:r>
      </w:ins>
      <w:r w:rsidR="00FD1932">
        <w:lastRenderedPageBreak/>
        <w:t>David</w:t>
      </w:r>
      <w:ins w:id="292" w:author="Alex" w:date="2015-05-18T17:48:00Z">
        <w:r w:rsidR="000955ED">
          <w:t xml:space="preserve"> K.</w:t>
        </w:r>
      </w:ins>
      <w:r w:rsidR="00FD1932">
        <w:t xml:space="preserve"> Wilson, and Jeremy H. Mills for insightful comments and discussions that helped shape this manuscript.</w:t>
      </w:r>
    </w:p>
    <w:p w14:paraId="18A30A57" w14:textId="77777777" w:rsidR="00AE71AE" w:rsidRDefault="00AE71AE" w:rsidP="008C36CB">
      <w:pPr>
        <w:spacing w:line="480" w:lineRule="auto"/>
      </w:pPr>
    </w:p>
    <w:p w14:paraId="3C4CD8A5" w14:textId="6839F97A" w:rsidR="00AE71AE" w:rsidRPr="00224C00" w:rsidRDefault="00DF34E5" w:rsidP="008C36CB">
      <w:pPr>
        <w:spacing w:line="480" w:lineRule="auto"/>
        <w:rPr>
          <w:b/>
        </w:rPr>
      </w:pPr>
      <w:r w:rsidRPr="00224C00">
        <w:rPr>
          <w:b/>
        </w:rPr>
        <w:t>ABBREVIATIONS</w:t>
      </w:r>
    </w:p>
    <w:p w14:paraId="4E512401" w14:textId="77777777" w:rsidR="00DF34E5" w:rsidRDefault="00DF34E5" w:rsidP="008C36CB">
      <w:pPr>
        <w:spacing w:line="480" w:lineRule="auto"/>
      </w:pPr>
      <w:r>
        <w:t xml:space="preserve">pNPG, </w:t>
      </w:r>
      <w:r w:rsidRPr="00AD4DE1">
        <w:rPr>
          <w:i/>
        </w:rPr>
        <w:t>p</w:t>
      </w:r>
      <w:r>
        <w:t>-nitrophenyl-ß-D-glucoside, RMSD root-mean-square deviation</w:t>
      </w:r>
    </w:p>
    <w:p w14:paraId="44EA066D" w14:textId="77777777" w:rsidR="00AE71AE" w:rsidRDefault="00AE71AE" w:rsidP="008C36CB">
      <w:pPr>
        <w:spacing w:line="480" w:lineRule="auto"/>
      </w:pPr>
    </w:p>
    <w:p w14:paraId="0FC7A150" w14:textId="61056394" w:rsidR="00DF34E5" w:rsidRDefault="00AE71AE" w:rsidP="008C36CB">
      <w:pPr>
        <w:spacing w:line="480" w:lineRule="auto"/>
        <w:rPr>
          <w:b/>
        </w:rPr>
      </w:pPr>
      <w:r w:rsidRPr="00224C00">
        <w:rPr>
          <w:b/>
        </w:rPr>
        <w:t>FIGURES</w:t>
      </w:r>
    </w:p>
    <w:p w14:paraId="00BBB034" w14:textId="3B635A36" w:rsidR="00E90005" w:rsidRDefault="00E90005">
      <w:pPr>
        <w:rPr>
          <w:b/>
        </w:rPr>
      </w:pPr>
      <w:r>
        <w:rPr>
          <w:b/>
        </w:rPr>
        <w:br w:type="page"/>
      </w:r>
    </w:p>
    <w:p w14:paraId="6D88AE43" w14:textId="77777777" w:rsidR="00E90005" w:rsidRPr="00224C00" w:rsidRDefault="00E90005" w:rsidP="008C36CB">
      <w:pPr>
        <w:spacing w:line="480" w:lineRule="auto"/>
        <w:rPr>
          <w:b/>
        </w:rPr>
      </w:pPr>
    </w:p>
    <w:p w14:paraId="7884413E" w14:textId="1B5FBEDB" w:rsidR="00DF34E5" w:rsidRDefault="00B140EE" w:rsidP="008C36CB">
      <w:pPr>
        <w:spacing w:line="480" w:lineRule="auto"/>
      </w:pPr>
      <w:r>
        <w:rPr>
          <w:noProof/>
        </w:rPr>
        <w:drawing>
          <wp:inline distT="0" distB="0" distL="0" distR="0" wp14:anchorId="4329A808" wp14:editId="5A416FA0">
            <wp:extent cx="5486400" cy="548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6">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4C7D6CC" w14:textId="77777777" w:rsidR="00DF34E5" w:rsidRPr="00794F66" w:rsidRDefault="00DF34E5" w:rsidP="008C36CB">
      <w:pPr>
        <w:spacing w:line="480" w:lineRule="auto"/>
        <w:rPr>
          <w:b/>
        </w:rPr>
      </w:pPr>
      <w:r w:rsidRPr="00794F66">
        <w:rPr>
          <w:b/>
        </w:rPr>
        <w:t xml:space="preserve">Figure 1. Structure and catalyzed reaction of BglB </w:t>
      </w:r>
    </w:p>
    <w:p w14:paraId="0187F98D" w14:textId="258DC442" w:rsidR="00DF34E5" w:rsidRDefault="00DF34E5" w:rsidP="008C36CB">
      <w:pPr>
        <w:spacing w:line="480" w:lineRule="auto"/>
      </w:pPr>
      <w:r>
        <w:t xml:space="preserve">(A) Structure of BglB in complex with the modeled </w:t>
      </w:r>
      <w:r w:rsidRPr="00AD4DE1">
        <w:rPr>
          <w:i/>
        </w:rPr>
        <w:t>p</w:t>
      </w:r>
      <w:r>
        <w:t>-nitropheny</w:t>
      </w:r>
      <w:r w:rsidR="00DA6C73">
        <w:t>l-ß-D-glucoside used for design</w:t>
      </w:r>
      <w:ins w:id="293" w:author="Justin Siegel" w:date="2015-05-17T19:11:00Z">
        <w:r w:rsidR="00AC16C7">
          <w:t>.</w:t>
        </w:r>
      </w:ins>
      <w:r w:rsidR="00DA6C73">
        <w:t xml:space="preserve"> </w:t>
      </w:r>
      <w:r>
        <w:t>Alpha carbons of residues mutated shown as blue spheres</w:t>
      </w:r>
      <w:ins w:id="294" w:author="Justin Siegel" w:date="2015-05-17T19:11:00Z">
        <w:r w:rsidR="00AC16C7">
          <w:t>. The image was generated with</w:t>
        </w:r>
      </w:ins>
      <w:r>
        <w:t xml:space="preserve"> </w:t>
      </w:r>
      <w:ins w:id="295" w:author="Justin Siegel" w:date="2015-05-17T19:11:00Z">
        <w:r w:rsidR="00AC16C7">
          <w:t>PyMOL.</w:t>
        </w:r>
        <w:r w:rsidR="00AC16C7">
          <w:fldChar w:fldCharType="begin"/>
        </w:r>
      </w:ins>
      <w:r w:rsidR="004A477D">
        <w:instrText xml:space="preserve"> ADDIN EN.CITE &lt;EndNote&gt;&lt;Cite&gt;&lt;Author&gt;DeLano&lt;/Author&gt;&lt;Year&gt;2002&lt;/Year&gt;&lt;RecNum&gt;26&lt;/RecNum&gt;&lt;DisplayText&gt;&lt;style face="superscript"&gt;21&lt;/style&gt;&lt;/DisplayText&gt;&lt;record&gt;&lt;rec-number&gt;26&lt;/rec-number&gt;&lt;foreign-keys&gt;&lt;key app="EN" db-id="d22eawd51p0xrpezwr7vdtw2vasp9sx0w25d" timestamp="1431388962"&gt;26&lt;/key&gt;&lt;/foreign-keys&gt;&lt;ref-type name="Journal Article"&gt;17&lt;/ref-type&gt;&lt;contributors&gt;&lt;authors&gt;&lt;author&gt;DeLano, Warren L&lt;/author&gt;&lt;/authors&gt;&lt;/contributors&gt;&lt;titles&gt;&lt;title&gt;The PyMOL molecular graphics system&lt;/title&gt;&lt;/titles&gt;&lt;dates&gt;&lt;year&gt;2002&lt;/year&gt;&lt;/dates&gt;&lt;urls&gt;&lt;/urls&gt;&lt;/record&gt;&lt;/Cite&gt;&lt;/EndNote&gt;</w:instrText>
      </w:r>
      <w:ins w:id="296" w:author="Justin Siegel" w:date="2015-05-17T19:11:00Z">
        <w:r w:rsidR="00AC16C7">
          <w:fldChar w:fldCharType="separate"/>
        </w:r>
      </w:ins>
      <w:r w:rsidR="004A477D" w:rsidRPr="004A477D">
        <w:rPr>
          <w:noProof/>
          <w:vertAlign w:val="superscript"/>
        </w:rPr>
        <w:t>21</w:t>
      </w:r>
      <w:ins w:id="297" w:author="Justin Siegel" w:date="2015-05-17T19:11:00Z">
        <w:r w:rsidR="00AC16C7">
          <w:fldChar w:fldCharType="end"/>
        </w:r>
        <w:r w:rsidR="00AC16C7">
          <w:t xml:space="preserve"> </w:t>
        </w:r>
      </w:ins>
      <w:r>
        <w:t>(B) The BglB–catalyzed reaction on p-nitrophenyl-ß-D-glucoside used to evaluate kinetic constants of designed mutants</w:t>
      </w:r>
    </w:p>
    <w:p w14:paraId="1B643940" w14:textId="6EF503D8" w:rsidR="00B140EE" w:rsidRDefault="00B140EE">
      <w:r>
        <w:br w:type="page"/>
      </w:r>
    </w:p>
    <w:p w14:paraId="48A16D21" w14:textId="77777777" w:rsidR="00B140EE" w:rsidRDefault="00B140EE" w:rsidP="008C36CB">
      <w:pPr>
        <w:spacing w:line="480" w:lineRule="auto"/>
      </w:pPr>
    </w:p>
    <w:p w14:paraId="587D347E" w14:textId="1C75A542" w:rsidR="00DF34E5" w:rsidRDefault="00B140EE" w:rsidP="008C36CB">
      <w:pPr>
        <w:spacing w:line="480" w:lineRule="auto"/>
      </w:pPr>
      <w:r>
        <w:rPr>
          <w:noProof/>
        </w:rPr>
        <w:drawing>
          <wp:inline distT="0" distB="0" distL="0" distR="0" wp14:anchorId="68519ABC" wp14:editId="1EB7F758">
            <wp:extent cx="5486400" cy="50774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a:blip r:embed="rId7">
                      <a:extLst>
                        <a:ext uri="{28A0092B-C50C-407E-A947-70E740481C1C}">
                          <a14:useLocalDpi xmlns:a14="http://schemas.microsoft.com/office/drawing/2010/main" val="0"/>
                        </a:ext>
                      </a:extLst>
                    </a:blip>
                    <a:stretch>
                      <a:fillRect/>
                    </a:stretch>
                  </pic:blipFill>
                  <pic:spPr>
                    <a:xfrm>
                      <a:off x="0" y="0"/>
                      <a:ext cx="5486400" cy="5077460"/>
                    </a:xfrm>
                    <a:prstGeom prst="rect">
                      <a:avLst/>
                    </a:prstGeom>
                  </pic:spPr>
                </pic:pic>
              </a:graphicData>
            </a:graphic>
          </wp:inline>
        </w:drawing>
      </w:r>
    </w:p>
    <w:p w14:paraId="5653AE4C" w14:textId="77777777" w:rsidR="00DF34E5" w:rsidRPr="00794F66" w:rsidRDefault="00DF34E5" w:rsidP="008C36CB">
      <w:pPr>
        <w:spacing w:line="480" w:lineRule="auto"/>
        <w:rPr>
          <w:b/>
        </w:rPr>
      </w:pPr>
      <w:r w:rsidRPr="00794F66">
        <w:rPr>
          <w:b/>
        </w:rPr>
        <w:t>Figure 2. Log scale relative kinetic constants of 104 BglB mutants</w:t>
      </w:r>
    </w:p>
    <w:p w14:paraId="63528DD2" w14:textId="6A13BCFE" w:rsidR="00DF34E5" w:rsidRDefault="00DF34E5" w:rsidP="008C36CB">
      <w:pPr>
        <w:spacing w:line="480" w:lineRule="auto"/>
      </w:pPr>
      <w:r>
        <w:t xml:space="preserve">The heatmap depicts the effect of each mutation on each kinetic constant relative to native BglB, normalized at 0. As indicated in the color legend, gold is for higher value and blue for a lower value. </w:t>
      </w:r>
      <w:ins w:id="298" w:author="Justin Siegel" w:date="2015-05-17T19:12:00Z">
        <w:r w:rsidR="00AC16C7">
          <w:t>The metric 1/K</w:t>
        </w:r>
      </w:ins>
      <w:ins w:id="299" w:author="Justin Siegel" w:date="2015-05-17T19:13:00Z">
        <w:r w:rsidR="00AC16C7" w:rsidRPr="00BE115D">
          <w:rPr>
            <w:vertAlign w:val="subscript"/>
          </w:rPr>
          <w:t>M</w:t>
        </w:r>
      </w:ins>
      <w:ins w:id="300" w:author="Justin Siegel" w:date="2015-05-17T19:12:00Z">
        <w:r w:rsidR="00AC16C7">
          <w:t xml:space="preserve"> </w:t>
        </w:r>
      </w:ins>
      <w:ins w:id="301" w:author="Justin Siegel" w:date="2015-05-17T19:13:00Z">
        <w:r w:rsidR="00AC16C7">
          <w:t>is</w:t>
        </w:r>
      </w:ins>
      <w:ins w:id="302" w:author="Justin Siegel" w:date="2015-05-17T19:12:00Z">
        <w:r w:rsidR="00AC16C7">
          <w:t xml:space="preserve"> used </w:t>
        </w:r>
      </w:ins>
      <w:ins w:id="303" w:author="Justin Siegel" w:date="2015-05-17T19:13:00Z">
        <w:r w:rsidR="00AC16C7">
          <w:t xml:space="preserve">so a higher value is </w:t>
        </w:r>
      </w:ins>
      <w:ins w:id="304" w:author="Justin Siegel" w:date="2015-05-17T19:14:00Z">
        <w:r w:rsidR="00AC16C7">
          <w:t>consistently</w:t>
        </w:r>
      </w:ins>
      <w:ins w:id="305" w:author="Justin Siegel" w:date="2015-05-17T19:13:00Z">
        <w:r w:rsidR="00AC16C7">
          <w:t xml:space="preserve"> </w:t>
        </w:r>
      </w:ins>
      <w:ins w:id="306" w:author="Justin Siegel" w:date="2015-05-17T19:14:00Z">
        <w:r w:rsidR="00AC16C7">
          <w:t>corresponding</w:t>
        </w:r>
      </w:ins>
      <w:ins w:id="307" w:author="Justin Siegel" w:date="2015-05-17T19:13:00Z">
        <w:r w:rsidR="00AC16C7">
          <w:t xml:space="preserve"> </w:t>
        </w:r>
      </w:ins>
      <w:ins w:id="308" w:author="Justin Siegel" w:date="2015-05-17T19:14:00Z">
        <w:r w:rsidR="00AC16C7">
          <w:t xml:space="preserve">to a better kinetic constant when evaluating </w:t>
        </w:r>
        <w:r w:rsidR="00AC16C7" w:rsidRPr="00BE115D">
          <w:rPr>
            <w:i/>
          </w:rPr>
          <w:t>k</w:t>
        </w:r>
        <w:r w:rsidR="00AC16C7" w:rsidRPr="00BE115D">
          <w:rPr>
            <w:vertAlign w:val="subscript"/>
          </w:rPr>
          <w:t>cat</w:t>
        </w:r>
        <w:r w:rsidR="00AC16C7">
          <w:t xml:space="preserve">, </w:t>
        </w:r>
        <w:r w:rsidR="00AC16C7" w:rsidRPr="00BE115D">
          <w:rPr>
            <w:i/>
          </w:rPr>
          <w:t>k</w:t>
        </w:r>
        <w:r w:rsidR="00AC16C7" w:rsidRPr="00BE115D">
          <w:rPr>
            <w:vertAlign w:val="subscript"/>
          </w:rPr>
          <w:t>cat</w:t>
        </w:r>
        <w:r w:rsidR="00AC16C7">
          <w:t>/K</w:t>
        </w:r>
        <w:r w:rsidR="00AC16C7">
          <w:rPr>
            <w:vertAlign w:val="subscript"/>
          </w:rPr>
          <w:t>M</w:t>
        </w:r>
        <w:r w:rsidR="00AC16C7">
          <w:t>, and K</w:t>
        </w:r>
        <w:r w:rsidR="00AC16C7" w:rsidRPr="00BE115D">
          <w:rPr>
            <w:vertAlign w:val="subscript"/>
          </w:rPr>
          <w:t>M</w:t>
        </w:r>
      </w:ins>
      <w:ins w:id="309" w:author="Justin Siegel" w:date="2015-05-17T19:13:00Z">
        <w:r w:rsidR="00AC16C7">
          <w:t xml:space="preserve">. </w:t>
        </w:r>
      </w:ins>
      <w:r>
        <w:t xml:space="preserve">If the kinetic constant was not measurable, an X is depicted in the box. Proteins that were expressed as soluble protein with a purification yield of &gt;0.1 mg/mL, and </w:t>
      </w:r>
      <w:r>
        <w:lastRenderedPageBreak/>
        <w:t>validated by SDS-PAGE are labeled with a black box in the first column. Those below our limit of detection of 0.1 mg/mL are labeled with an empty box. Values are on a log scale and the ranges are as follows: 10–11,000 min</w:t>
      </w:r>
      <w:r w:rsidRPr="00B26AAC">
        <w:rPr>
          <w:vertAlign w:val="superscript"/>
        </w:rPr>
        <w:t>-1</w:t>
      </w:r>
      <w:r>
        <w:t xml:space="preserve"> (</w:t>
      </w:r>
      <w:r w:rsidR="004F15C1" w:rsidRPr="00AE71AE">
        <w:rPr>
          <w:i/>
        </w:rPr>
        <w:t>k</w:t>
      </w:r>
      <w:r w:rsidR="004F15C1" w:rsidRPr="00AE71AE">
        <w:rPr>
          <w:vertAlign w:val="subscript"/>
        </w:rPr>
        <w:t>cat</w:t>
      </w:r>
      <w:r>
        <w:t>), 0.6–85 mM (</w:t>
      </w:r>
      <w:r w:rsidR="004F15C1">
        <w:t>K</w:t>
      </w:r>
      <w:r w:rsidR="004F15C1" w:rsidRPr="004F15C1">
        <w:rPr>
          <w:vertAlign w:val="subscript"/>
        </w:rPr>
        <w:t>M</w:t>
      </w:r>
      <w:r>
        <w:t>), and 10–560,000 M</w:t>
      </w:r>
      <w:r w:rsidR="00B26AAC" w:rsidRPr="00B26AAC">
        <w:rPr>
          <w:vertAlign w:val="superscript"/>
        </w:rPr>
        <w:t>-1</w:t>
      </w:r>
      <w:r>
        <w:t>min</w:t>
      </w:r>
      <w:r w:rsidR="00B26AAC" w:rsidRPr="00B26AAC">
        <w:rPr>
          <w:vertAlign w:val="superscript"/>
        </w:rPr>
        <w:t>-1</w:t>
      </w:r>
      <w:r>
        <w:t xml:space="preserve">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with wild type constants of 880 ± 10 min</w:t>
      </w:r>
      <w:r w:rsidR="00B26AAC" w:rsidRPr="00B26AAC">
        <w:rPr>
          <w:vertAlign w:val="superscript"/>
        </w:rPr>
        <w:t>-1</w:t>
      </w:r>
      <w:r>
        <w:t>, 5.0 ± 0.2 mM, and 171,000 ± 8000 M</w:t>
      </w:r>
      <w:r w:rsidR="00B26AAC" w:rsidRPr="00B26AAC">
        <w:rPr>
          <w:vertAlign w:val="superscript"/>
        </w:rPr>
        <w:t>-1</w:t>
      </w:r>
      <w:r>
        <w:t xml:space="preserve"> min</w:t>
      </w:r>
      <w:r w:rsidR="00B26AAC" w:rsidRPr="00B26AAC">
        <w:rPr>
          <w:vertAlign w:val="superscript"/>
        </w:rPr>
        <w:t>-1</w:t>
      </w:r>
      <w:r>
        <w:t xml:space="preserve"> for </w:t>
      </w:r>
      <w:r w:rsidR="004F15C1" w:rsidRPr="00AE71AE">
        <w:rPr>
          <w:i/>
        </w:rPr>
        <w:t>k</w:t>
      </w:r>
      <w:r w:rsidR="004F15C1" w:rsidRPr="00AE71AE">
        <w:rPr>
          <w:vertAlign w:val="subscript"/>
        </w:rPr>
        <w:t>cat</w:t>
      </w:r>
      <w:del w:id="310" w:author="Justin Siegel" w:date="2015-05-17T19:15:00Z">
        <w:r w:rsidR="008542E8" w:rsidDel="00AC16C7">
          <w:delText>/</w:delText>
        </w:r>
        <w:r w:rsidR="004F15C1" w:rsidDel="00AC16C7">
          <w:delText>K</w:delText>
        </w:r>
        <w:r w:rsidR="004F15C1" w:rsidRPr="004F15C1" w:rsidDel="00AC16C7">
          <w:rPr>
            <w:vertAlign w:val="subscript"/>
          </w:rPr>
          <w:delText>M</w:delText>
        </w:r>
      </w:del>
      <w:r>
        <w:t xml:space="preserve">, </w:t>
      </w:r>
      <w:del w:id="311" w:author="Justin Siegel" w:date="2015-05-17T19:15:00Z">
        <w:r w:rsidR="004F15C1" w:rsidRPr="00AE71AE" w:rsidDel="00AC16C7">
          <w:rPr>
            <w:i/>
          </w:rPr>
          <w:delText>k</w:delText>
        </w:r>
        <w:r w:rsidR="004F15C1" w:rsidRPr="00AE71AE" w:rsidDel="00AC16C7">
          <w:rPr>
            <w:vertAlign w:val="subscript"/>
          </w:rPr>
          <w:delText>cat</w:delText>
        </w:r>
        <w:r w:rsidR="008542E8" w:rsidDel="00AC16C7">
          <w:delText>/</w:delText>
        </w:r>
      </w:del>
      <w:r w:rsidR="004F15C1">
        <w:t>K</w:t>
      </w:r>
      <w:r w:rsidR="004F15C1" w:rsidRPr="004F15C1">
        <w:rPr>
          <w:vertAlign w:val="subscript"/>
        </w:rPr>
        <w:t>M</w:t>
      </w:r>
      <w:r>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respectively. A full table of kinetic constants and substrate versus velocity curves for each are provided in the Supplemental Materials.</w:t>
      </w:r>
    </w:p>
    <w:p w14:paraId="7117A6EC" w14:textId="313E7C8B" w:rsidR="00E21D8F" w:rsidRDefault="00E21D8F">
      <w:r>
        <w:br w:type="page"/>
      </w:r>
    </w:p>
    <w:p w14:paraId="453CA342" w14:textId="77777777" w:rsidR="00DF34E5" w:rsidRDefault="00DF34E5" w:rsidP="008C36CB">
      <w:pPr>
        <w:spacing w:line="480" w:lineRule="auto"/>
      </w:pPr>
    </w:p>
    <w:p w14:paraId="336BB2AE" w14:textId="68194A34" w:rsidR="00DF34E5" w:rsidRDefault="00B7352B" w:rsidP="008C36CB">
      <w:pPr>
        <w:spacing w:line="480" w:lineRule="auto"/>
      </w:pPr>
      <w:r>
        <w:rPr>
          <w:noProof/>
        </w:rPr>
        <w:drawing>
          <wp:inline distT="0" distB="0" distL="0" distR="0" wp14:anchorId="2D40A11B" wp14:editId="4E4CFE36">
            <wp:extent cx="5486400" cy="47783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ng"/>
                    <pic:cNvPicPr/>
                  </pic:nvPicPr>
                  <pic:blipFill>
                    <a:blip r:embed="rId8">
                      <a:extLst>
                        <a:ext uri="{28A0092B-C50C-407E-A947-70E740481C1C}">
                          <a14:useLocalDpi xmlns:a14="http://schemas.microsoft.com/office/drawing/2010/main" val="0"/>
                        </a:ext>
                      </a:extLst>
                    </a:blip>
                    <a:stretch>
                      <a:fillRect/>
                    </a:stretch>
                  </pic:blipFill>
                  <pic:spPr>
                    <a:xfrm>
                      <a:off x="0" y="0"/>
                      <a:ext cx="5486400" cy="4778375"/>
                    </a:xfrm>
                    <a:prstGeom prst="rect">
                      <a:avLst/>
                    </a:prstGeom>
                  </pic:spPr>
                </pic:pic>
              </a:graphicData>
            </a:graphic>
          </wp:inline>
        </w:drawing>
      </w:r>
    </w:p>
    <w:p w14:paraId="45B29C4B" w14:textId="77777777" w:rsidR="00DF34E5" w:rsidRPr="00794F66" w:rsidRDefault="00DF34E5" w:rsidP="008C36CB">
      <w:pPr>
        <w:spacing w:line="480" w:lineRule="auto"/>
        <w:rPr>
          <w:b/>
        </w:rPr>
      </w:pPr>
      <w:r w:rsidRPr="00794F66">
        <w:rPr>
          <w:b/>
        </w:rPr>
        <w:t xml:space="preserve">Figure 3. Active site model and conservation analysis of BglB </w:t>
      </w:r>
    </w:p>
    <w:p w14:paraId="6E231E91" w14:textId="27EC1A62" w:rsidR="00245378" w:rsidRDefault="00DF34E5" w:rsidP="008C36CB">
      <w:pPr>
        <w:spacing w:line="480" w:lineRule="auto"/>
      </w:pPr>
      <w:r>
        <w:t>(A) Docked model of pNPG in the active site of BglB showing established catalytic residues (navy) and a selection of residues mutated (gold). A multiple sequence alignment of the Pfam database’s collection of 1,554 family 1 glycoside hydrolases was made and the sequence logo for (B) selected regions around specific residues discussed in the text and (C) over the entire BglB coding sequence is represented. The height for each amino acid indicates the sequence conservation at that position.</w:t>
      </w:r>
    </w:p>
    <w:p w14:paraId="5A2D6296" w14:textId="77777777" w:rsidR="00245378" w:rsidRDefault="00245378">
      <w:r>
        <w:br w:type="page"/>
      </w:r>
    </w:p>
    <w:p w14:paraId="59FC2DA0" w14:textId="77777777" w:rsidR="00BF4449" w:rsidRDefault="00BF4449" w:rsidP="008C36CB">
      <w:pPr>
        <w:spacing w:line="480" w:lineRule="auto"/>
      </w:pPr>
    </w:p>
    <w:p w14:paraId="3B414520" w14:textId="12135379" w:rsidR="00DF34E5" w:rsidRDefault="00201544" w:rsidP="008C36CB">
      <w:pPr>
        <w:spacing w:line="480" w:lineRule="auto"/>
      </w:pPr>
      <w:r>
        <w:rPr>
          <w:noProof/>
        </w:rPr>
        <w:drawing>
          <wp:inline distT="0" distB="0" distL="0" distR="0" wp14:anchorId="0A760414" wp14:editId="48310FCD">
            <wp:extent cx="5373929" cy="3548968"/>
            <wp:effectExtent l="0" t="0" r="1143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png"/>
                    <pic:cNvPicPr/>
                  </pic:nvPicPr>
                  <pic:blipFill>
                    <a:blip r:embed="rId9">
                      <a:extLst>
                        <a:ext uri="{28A0092B-C50C-407E-A947-70E740481C1C}">
                          <a14:useLocalDpi xmlns:a14="http://schemas.microsoft.com/office/drawing/2010/main" val="0"/>
                        </a:ext>
                      </a:extLst>
                    </a:blip>
                    <a:stretch>
                      <a:fillRect/>
                    </a:stretch>
                  </pic:blipFill>
                  <pic:spPr>
                    <a:xfrm>
                      <a:off x="0" y="0"/>
                      <a:ext cx="5375056" cy="3549712"/>
                    </a:xfrm>
                    <a:prstGeom prst="rect">
                      <a:avLst/>
                    </a:prstGeom>
                  </pic:spPr>
                </pic:pic>
              </a:graphicData>
            </a:graphic>
          </wp:inline>
        </w:drawing>
      </w:r>
    </w:p>
    <w:p w14:paraId="52059F03" w14:textId="77777777" w:rsidR="00DF34E5" w:rsidRPr="00794F66" w:rsidRDefault="00DF34E5" w:rsidP="008C36CB">
      <w:pPr>
        <w:spacing w:line="480" w:lineRule="auto"/>
        <w:rPr>
          <w:b/>
        </w:rPr>
      </w:pPr>
      <w:r w:rsidRPr="00794F66">
        <w:rPr>
          <w:b/>
        </w:rPr>
        <w:t>Figure 4. Correlation between machine learning predictions and experimentally-determined kinetic constants</w:t>
      </w:r>
    </w:p>
    <w:p w14:paraId="3CB20D62" w14:textId="23D5B1A4" w:rsidR="00DF34E5" w:rsidRDefault="004D15E9" w:rsidP="008C36CB">
      <w:pPr>
        <w:spacing w:line="480" w:lineRule="auto"/>
      </w:pPr>
      <w:ins w:id="312" w:author="ilias tagkopoulos" w:date="2015-05-15T14:16:00Z">
        <w:r>
          <w:t xml:space="preserve">Top panel: </w:t>
        </w:r>
      </w:ins>
      <w:r w:rsidR="00DF34E5">
        <w:t xml:space="preserve">The log value corresponding to the relative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A), </w:t>
      </w:r>
      <w:r w:rsidR="004F15C1" w:rsidRPr="00AE71AE">
        <w:rPr>
          <w:i/>
        </w:rPr>
        <w:t>k</w:t>
      </w:r>
      <w:r w:rsidR="004F15C1" w:rsidRPr="00AE71AE">
        <w:rPr>
          <w:vertAlign w:val="subscript"/>
        </w:rPr>
        <w:t>cat</w:t>
      </w:r>
      <w:r w:rsidR="00DF34E5">
        <w:t xml:space="preserve"> (B), and 1/</w:t>
      </w:r>
      <w:r w:rsidR="004F15C1">
        <w:t>K</w:t>
      </w:r>
      <w:r w:rsidR="004F15C1" w:rsidRPr="004F15C1">
        <w:rPr>
          <w:vertAlign w:val="subscript"/>
        </w:rPr>
        <w:t>M</w:t>
      </w:r>
      <w:r w:rsidR="00DF34E5">
        <w:t xml:space="preserve"> (C) for each mutant’s experimentally-determined kinetic constants (equivalent to the values depicted in Figure 2) are shown on the x axis and machine learning predictions ± standard deviation are shown on the y axis. The standard deviation was calculated based on the prediction by 1000-fold cross validation for each point. All values are normalized relative to wild type BglB and are in log scale. </w:t>
      </w:r>
      <w:ins w:id="313" w:author="ilias tagkopoulos" w:date="2015-05-15T14:18:00Z">
        <w:r>
          <w:t xml:space="preserve">The red line corresponds to linear </w:t>
        </w:r>
      </w:ins>
      <w:ins w:id="314" w:author="ilias tagkopoulos" w:date="2015-05-15T14:19:00Z">
        <w:r>
          <w:t>regression</w:t>
        </w:r>
      </w:ins>
      <w:ins w:id="315" w:author="ilias tagkopoulos" w:date="2015-05-15T14:18:00Z">
        <w:r>
          <w:t xml:space="preserve"> </w:t>
        </w:r>
      </w:ins>
      <w:ins w:id="316" w:author="ilias tagkopoulos" w:date="2015-05-15T14:19:00Z">
        <w:r>
          <w:t xml:space="preserve">and </w:t>
        </w:r>
      </w:ins>
      <w:ins w:id="317" w:author="ilias tagkopoulos" w:date="2015-05-15T14:18:00Z">
        <w:r>
          <w:t xml:space="preserve">has been added for visualization purposes. </w:t>
        </w:r>
      </w:ins>
      <w:ins w:id="318" w:author="ilias tagkopoulos" w:date="2015-05-15T14:16:00Z">
        <w:r>
          <w:t xml:space="preserve">Bottom panel: </w:t>
        </w:r>
      </w:ins>
      <w:ins w:id="319" w:author="ilias tagkopoulos" w:date="2015-05-15T14:17:00Z">
        <w:r>
          <w:t xml:space="preserve">Histograms </w:t>
        </w:r>
      </w:ins>
      <w:r w:rsidR="00DF34E5">
        <w:t xml:space="preserve">of experimentally-determined values in the data set (90, 80 and 80 samples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w:t>
      </w:r>
      <w:r w:rsidR="004F15C1" w:rsidRPr="00AE71AE">
        <w:rPr>
          <w:i/>
        </w:rPr>
        <w:t>k</w:t>
      </w:r>
      <w:r w:rsidR="004F15C1" w:rsidRPr="00AE71AE">
        <w:rPr>
          <w:vertAlign w:val="subscript"/>
        </w:rPr>
        <w:t>cat</w:t>
      </w:r>
      <w:r w:rsidR="00DF34E5">
        <w:t xml:space="preserve">, and </w:t>
      </w:r>
      <w:r w:rsidR="004F15C1">
        <w:t>K</w:t>
      </w:r>
      <w:r w:rsidR="004F15C1" w:rsidRPr="004F15C1">
        <w:rPr>
          <w:vertAlign w:val="subscript"/>
        </w:rPr>
        <w:t>M</w:t>
      </w:r>
      <w:r w:rsidR="00DF34E5">
        <w:t>, respectively)</w:t>
      </w:r>
      <w:ins w:id="320" w:author="ilias tagkopoulos" w:date="2015-05-15T14:17:00Z">
        <w:r>
          <w:t xml:space="preserve">, along with the residual errors between predicted and measured kinetic values. </w:t>
        </w:r>
      </w:ins>
    </w:p>
    <w:p w14:paraId="74B0BDD3" w14:textId="3B6F3E1D" w:rsidR="00201544" w:rsidRDefault="00201544">
      <w:r>
        <w:lastRenderedPageBreak/>
        <w:br w:type="page"/>
      </w:r>
    </w:p>
    <w:tbl>
      <w:tblPr>
        <w:tblStyle w:val="TableGrid"/>
        <w:tblW w:w="8726" w:type="dxa"/>
        <w:tblLayout w:type="fixed"/>
        <w:tblLook w:val="04A0" w:firstRow="1" w:lastRow="0" w:firstColumn="1" w:lastColumn="0" w:noHBand="0" w:noVBand="1"/>
      </w:tblPr>
      <w:tblGrid>
        <w:gridCol w:w="1034"/>
        <w:gridCol w:w="874"/>
        <w:gridCol w:w="900"/>
        <w:gridCol w:w="3780"/>
        <w:gridCol w:w="1080"/>
        <w:gridCol w:w="1058"/>
      </w:tblGrid>
      <w:tr w:rsidR="00CF4403" w:rsidRPr="009C6982" w14:paraId="54F4F1F0" w14:textId="77777777" w:rsidTr="00CF4403">
        <w:trPr>
          <w:trHeight w:val="259"/>
        </w:trPr>
        <w:tc>
          <w:tcPr>
            <w:tcW w:w="1034" w:type="dxa"/>
          </w:tcPr>
          <w:p w14:paraId="1238B15E" w14:textId="77777777" w:rsidR="00CF4403" w:rsidRPr="009C6982" w:rsidRDefault="00CF4403" w:rsidP="00D92F42">
            <w:pPr>
              <w:jc w:val="center"/>
              <w:rPr>
                <w:b/>
              </w:rPr>
            </w:pPr>
            <w:r w:rsidRPr="009C6982">
              <w:rPr>
                <w:b/>
                <w:i/>
                <w:iCs/>
              </w:rPr>
              <w:lastRenderedPageBreak/>
              <w:t>k</w:t>
            </w:r>
            <w:r w:rsidRPr="009C6982">
              <w:rPr>
                <w:b/>
                <w:vertAlign w:val="subscript"/>
              </w:rPr>
              <w:t>cat</w:t>
            </w:r>
            <w:r w:rsidRPr="009C6982">
              <w:rPr>
                <w:b/>
              </w:rPr>
              <w:t>/K</w:t>
            </w:r>
            <w:r w:rsidRPr="009C6982">
              <w:rPr>
                <w:b/>
                <w:vertAlign w:val="subscript"/>
              </w:rPr>
              <w:t>M</w:t>
            </w:r>
          </w:p>
        </w:tc>
        <w:tc>
          <w:tcPr>
            <w:tcW w:w="874" w:type="dxa"/>
          </w:tcPr>
          <w:p w14:paraId="23F92E01" w14:textId="77777777" w:rsidR="00CF4403" w:rsidRPr="009C6982" w:rsidRDefault="00CF4403" w:rsidP="00D92F42">
            <w:pPr>
              <w:jc w:val="center"/>
              <w:rPr>
                <w:b/>
              </w:rPr>
            </w:pPr>
            <w:r w:rsidRPr="009C6982">
              <w:rPr>
                <w:b/>
                <w:i/>
                <w:iCs/>
              </w:rPr>
              <w:t>k</w:t>
            </w:r>
            <w:r w:rsidRPr="009C6982">
              <w:rPr>
                <w:b/>
                <w:vertAlign w:val="subscript"/>
              </w:rPr>
              <w:t>cat</w:t>
            </w:r>
          </w:p>
        </w:tc>
        <w:tc>
          <w:tcPr>
            <w:tcW w:w="900" w:type="dxa"/>
          </w:tcPr>
          <w:p w14:paraId="2966A173" w14:textId="77777777" w:rsidR="00CF4403" w:rsidRPr="009C6982" w:rsidRDefault="00CF4403" w:rsidP="00D92F42">
            <w:pPr>
              <w:jc w:val="center"/>
              <w:rPr>
                <w:b/>
              </w:rPr>
            </w:pPr>
            <w:r w:rsidRPr="009C6982">
              <w:rPr>
                <w:b/>
              </w:rPr>
              <w:t>1/K</w:t>
            </w:r>
            <w:r w:rsidRPr="009C6982">
              <w:rPr>
                <w:b/>
                <w:vertAlign w:val="subscript"/>
              </w:rPr>
              <w:t>M</w:t>
            </w:r>
          </w:p>
        </w:tc>
        <w:tc>
          <w:tcPr>
            <w:tcW w:w="3780" w:type="dxa"/>
          </w:tcPr>
          <w:p w14:paraId="614C7E62" w14:textId="77777777" w:rsidR="00CF4403" w:rsidRPr="009C6982" w:rsidRDefault="00CF4403" w:rsidP="00D92F42">
            <w:pPr>
              <w:rPr>
                <w:b/>
              </w:rPr>
            </w:pPr>
            <w:r w:rsidRPr="009C6982">
              <w:rPr>
                <w:b/>
              </w:rPr>
              <w:t>Description</w:t>
            </w:r>
          </w:p>
        </w:tc>
        <w:tc>
          <w:tcPr>
            <w:tcW w:w="1080" w:type="dxa"/>
          </w:tcPr>
          <w:p w14:paraId="4E996BFD" w14:textId="77777777" w:rsidR="00CF4403" w:rsidRPr="009C6982" w:rsidRDefault="00CF4403" w:rsidP="00D92F42">
            <w:pPr>
              <w:jc w:val="center"/>
              <w:rPr>
                <w:b/>
              </w:rPr>
            </w:pPr>
            <w:r w:rsidRPr="009C6982">
              <w:rPr>
                <w:b/>
              </w:rPr>
              <w:t>Min.</w:t>
            </w:r>
          </w:p>
        </w:tc>
        <w:tc>
          <w:tcPr>
            <w:tcW w:w="1058" w:type="dxa"/>
          </w:tcPr>
          <w:p w14:paraId="6ED0A272" w14:textId="77777777" w:rsidR="00CF4403" w:rsidRPr="009C6982" w:rsidRDefault="00CF4403" w:rsidP="00D92F42">
            <w:pPr>
              <w:jc w:val="center"/>
              <w:rPr>
                <w:b/>
              </w:rPr>
            </w:pPr>
            <w:r w:rsidRPr="009C6982">
              <w:rPr>
                <w:b/>
              </w:rPr>
              <w:t>Max.</w:t>
            </w:r>
          </w:p>
        </w:tc>
      </w:tr>
      <w:tr w:rsidR="00CF4403" w:rsidRPr="009C6982" w14:paraId="120BE82A" w14:textId="77777777" w:rsidTr="00CF4403">
        <w:trPr>
          <w:trHeight w:val="259"/>
        </w:trPr>
        <w:tc>
          <w:tcPr>
            <w:tcW w:w="1034" w:type="dxa"/>
          </w:tcPr>
          <w:p w14:paraId="53F26E36" w14:textId="77777777" w:rsidR="00CF4403" w:rsidRPr="009C6982" w:rsidRDefault="00CF4403" w:rsidP="00D92F42">
            <w:pPr>
              <w:jc w:val="center"/>
            </w:pPr>
            <w:r w:rsidRPr="009C6982">
              <w:t>-1.00</w:t>
            </w:r>
          </w:p>
        </w:tc>
        <w:tc>
          <w:tcPr>
            <w:tcW w:w="874" w:type="dxa"/>
          </w:tcPr>
          <w:p w14:paraId="167AE849" w14:textId="77777777" w:rsidR="00CF4403" w:rsidRPr="009C6982" w:rsidRDefault="00CF4403" w:rsidP="00D92F42">
            <w:pPr>
              <w:jc w:val="center"/>
            </w:pPr>
            <w:r w:rsidRPr="009C6982">
              <w:t>ns</w:t>
            </w:r>
          </w:p>
        </w:tc>
        <w:tc>
          <w:tcPr>
            <w:tcW w:w="900" w:type="dxa"/>
          </w:tcPr>
          <w:p w14:paraId="042DE3C2" w14:textId="77777777" w:rsidR="00CF4403" w:rsidRPr="009C6982" w:rsidRDefault="00CF4403" w:rsidP="00D92F42">
            <w:pPr>
              <w:jc w:val="center"/>
            </w:pPr>
            <w:r w:rsidRPr="009C6982">
              <w:t>ns</w:t>
            </w:r>
          </w:p>
        </w:tc>
        <w:tc>
          <w:tcPr>
            <w:tcW w:w="3780" w:type="dxa"/>
          </w:tcPr>
          <w:p w14:paraId="6F873588" w14:textId="77777777" w:rsidR="00CF4403" w:rsidRPr="009C6982" w:rsidRDefault="00CF4403" w:rsidP="00D92F42">
            <w:r w:rsidRPr="009C6982">
              <w:t>Hydrogen bonding energy of pNPG</w:t>
            </w:r>
          </w:p>
        </w:tc>
        <w:tc>
          <w:tcPr>
            <w:tcW w:w="1080" w:type="dxa"/>
          </w:tcPr>
          <w:p w14:paraId="311D9B1E" w14:textId="77777777" w:rsidR="00CF4403" w:rsidRPr="009C6982" w:rsidRDefault="00CF4403" w:rsidP="00D92F42">
            <w:pPr>
              <w:jc w:val="center"/>
            </w:pPr>
            <w:r w:rsidRPr="009C6982">
              <w:t>-4.53</w:t>
            </w:r>
          </w:p>
        </w:tc>
        <w:tc>
          <w:tcPr>
            <w:tcW w:w="1058" w:type="dxa"/>
          </w:tcPr>
          <w:p w14:paraId="57D4995A" w14:textId="77777777" w:rsidR="00CF4403" w:rsidRPr="009C6982" w:rsidRDefault="00CF4403" w:rsidP="00D92F42">
            <w:pPr>
              <w:jc w:val="center"/>
            </w:pPr>
            <w:r w:rsidRPr="009C6982">
              <w:t>-1.8</w:t>
            </w:r>
          </w:p>
        </w:tc>
      </w:tr>
      <w:tr w:rsidR="00CF4403" w:rsidRPr="009C6982" w14:paraId="62E53509" w14:textId="77777777" w:rsidTr="00CF4403">
        <w:trPr>
          <w:trHeight w:val="255"/>
        </w:trPr>
        <w:tc>
          <w:tcPr>
            <w:tcW w:w="1034" w:type="dxa"/>
          </w:tcPr>
          <w:p w14:paraId="6DD65E42" w14:textId="77777777" w:rsidR="00CF4403" w:rsidRPr="009C6982" w:rsidRDefault="00CF4403" w:rsidP="00D92F42">
            <w:pPr>
              <w:jc w:val="center"/>
            </w:pPr>
            <w:r w:rsidRPr="009C6982">
              <w:t>-0.63</w:t>
            </w:r>
          </w:p>
        </w:tc>
        <w:tc>
          <w:tcPr>
            <w:tcW w:w="874" w:type="dxa"/>
          </w:tcPr>
          <w:p w14:paraId="53EB035C" w14:textId="77777777" w:rsidR="00CF4403" w:rsidRPr="009C6982" w:rsidRDefault="00CF4403" w:rsidP="00D92F42">
            <w:pPr>
              <w:jc w:val="center"/>
            </w:pPr>
            <w:r w:rsidRPr="009C6982">
              <w:t>1.00</w:t>
            </w:r>
          </w:p>
        </w:tc>
        <w:tc>
          <w:tcPr>
            <w:tcW w:w="900" w:type="dxa"/>
          </w:tcPr>
          <w:p w14:paraId="79ECC426" w14:textId="77777777" w:rsidR="00CF4403" w:rsidRPr="009C6982" w:rsidRDefault="00CF4403" w:rsidP="00D92F42">
            <w:pPr>
              <w:jc w:val="center"/>
            </w:pPr>
            <w:r w:rsidRPr="009C6982">
              <w:t>-0.03</w:t>
            </w:r>
          </w:p>
        </w:tc>
        <w:tc>
          <w:tcPr>
            <w:tcW w:w="3780" w:type="dxa"/>
          </w:tcPr>
          <w:p w14:paraId="0B2DDCF2" w14:textId="77777777" w:rsidR="00CF4403" w:rsidRPr="009C6982" w:rsidRDefault="00CF4403" w:rsidP="00D92F42">
            <w:r w:rsidRPr="009C6982">
              <w:t xml:space="preserve">Total number of polar contacts </w:t>
            </w:r>
          </w:p>
        </w:tc>
        <w:tc>
          <w:tcPr>
            <w:tcW w:w="1080" w:type="dxa"/>
          </w:tcPr>
          <w:p w14:paraId="7981DC32" w14:textId="77777777" w:rsidR="00CF4403" w:rsidRPr="009C6982" w:rsidRDefault="00CF4403" w:rsidP="00D92F42">
            <w:pPr>
              <w:jc w:val="center"/>
            </w:pPr>
            <w:r w:rsidRPr="009C6982">
              <w:t>144</w:t>
            </w:r>
          </w:p>
        </w:tc>
        <w:tc>
          <w:tcPr>
            <w:tcW w:w="1058" w:type="dxa"/>
          </w:tcPr>
          <w:p w14:paraId="05E9516B" w14:textId="77777777" w:rsidR="00CF4403" w:rsidRPr="009C6982" w:rsidRDefault="00CF4403" w:rsidP="00D92F42">
            <w:pPr>
              <w:jc w:val="center"/>
            </w:pPr>
            <w:r w:rsidRPr="009C6982">
              <w:t>155</w:t>
            </w:r>
          </w:p>
        </w:tc>
      </w:tr>
      <w:tr w:rsidR="00CF4403" w:rsidRPr="009C6982" w14:paraId="598C68B6" w14:textId="77777777" w:rsidTr="00CF4403">
        <w:trPr>
          <w:trHeight w:val="255"/>
        </w:trPr>
        <w:tc>
          <w:tcPr>
            <w:tcW w:w="1034" w:type="dxa"/>
          </w:tcPr>
          <w:p w14:paraId="0E3078D5" w14:textId="77777777" w:rsidR="00CF4403" w:rsidRPr="009C6982" w:rsidRDefault="00CF4403" w:rsidP="00D92F42">
            <w:pPr>
              <w:jc w:val="center"/>
            </w:pPr>
            <w:r w:rsidRPr="009C6982">
              <w:t>-0.43</w:t>
            </w:r>
          </w:p>
        </w:tc>
        <w:tc>
          <w:tcPr>
            <w:tcW w:w="874" w:type="dxa"/>
          </w:tcPr>
          <w:p w14:paraId="74983FB1" w14:textId="77777777" w:rsidR="00CF4403" w:rsidRPr="009C6982" w:rsidRDefault="00CF4403" w:rsidP="00D92F42">
            <w:pPr>
              <w:jc w:val="center"/>
            </w:pPr>
            <w:r w:rsidRPr="009C6982">
              <w:t>ns</w:t>
            </w:r>
          </w:p>
        </w:tc>
        <w:tc>
          <w:tcPr>
            <w:tcW w:w="900" w:type="dxa"/>
          </w:tcPr>
          <w:p w14:paraId="0FD071F9" w14:textId="77777777" w:rsidR="00CF4403" w:rsidRPr="009C6982" w:rsidRDefault="00CF4403" w:rsidP="00D92F42">
            <w:pPr>
              <w:jc w:val="center"/>
            </w:pPr>
            <w:r w:rsidRPr="009C6982">
              <w:t>ns</w:t>
            </w:r>
          </w:p>
        </w:tc>
        <w:tc>
          <w:tcPr>
            <w:tcW w:w="3780" w:type="dxa"/>
          </w:tcPr>
          <w:p w14:paraId="4AB11CEC" w14:textId="77777777" w:rsidR="00CF4403" w:rsidRPr="009C6982" w:rsidRDefault="00CF4403" w:rsidP="00D92F42">
            <w:r w:rsidRPr="009C6982">
              <w:t>Count of hydrogen bonds to pNPG</w:t>
            </w:r>
          </w:p>
        </w:tc>
        <w:tc>
          <w:tcPr>
            <w:tcW w:w="1080" w:type="dxa"/>
          </w:tcPr>
          <w:p w14:paraId="07AF5DCF" w14:textId="77777777" w:rsidR="00CF4403" w:rsidRPr="009C6982" w:rsidRDefault="00CF4403" w:rsidP="00D92F42">
            <w:pPr>
              <w:jc w:val="center"/>
            </w:pPr>
            <w:r w:rsidRPr="009C6982">
              <w:t>4</w:t>
            </w:r>
          </w:p>
        </w:tc>
        <w:tc>
          <w:tcPr>
            <w:tcW w:w="1058" w:type="dxa"/>
          </w:tcPr>
          <w:p w14:paraId="6DAE7A08" w14:textId="77777777" w:rsidR="00CF4403" w:rsidRPr="009C6982" w:rsidRDefault="00CF4403" w:rsidP="00D92F42">
            <w:pPr>
              <w:jc w:val="center"/>
            </w:pPr>
            <w:r w:rsidRPr="009C6982">
              <w:t>9</w:t>
            </w:r>
          </w:p>
        </w:tc>
      </w:tr>
      <w:tr w:rsidR="00CF4403" w:rsidRPr="009C6982" w14:paraId="0D563216" w14:textId="77777777" w:rsidTr="00CF4403">
        <w:trPr>
          <w:trHeight w:val="255"/>
        </w:trPr>
        <w:tc>
          <w:tcPr>
            <w:tcW w:w="1034" w:type="dxa"/>
          </w:tcPr>
          <w:p w14:paraId="7A99E5DB" w14:textId="77777777" w:rsidR="00CF4403" w:rsidRPr="009C6982" w:rsidRDefault="00CF4403" w:rsidP="00D92F42">
            <w:pPr>
              <w:jc w:val="center"/>
            </w:pPr>
            <w:r w:rsidRPr="009C6982">
              <w:t>-0.03</w:t>
            </w:r>
          </w:p>
        </w:tc>
        <w:tc>
          <w:tcPr>
            <w:tcW w:w="874" w:type="dxa"/>
          </w:tcPr>
          <w:p w14:paraId="7D13F74B" w14:textId="77777777" w:rsidR="00CF4403" w:rsidRPr="009C6982" w:rsidRDefault="00CF4403" w:rsidP="00D92F42">
            <w:pPr>
              <w:jc w:val="center"/>
            </w:pPr>
            <w:r w:rsidRPr="009C6982">
              <w:t>ns</w:t>
            </w:r>
          </w:p>
        </w:tc>
        <w:tc>
          <w:tcPr>
            <w:tcW w:w="900" w:type="dxa"/>
          </w:tcPr>
          <w:p w14:paraId="0202F874" w14:textId="77777777" w:rsidR="00CF4403" w:rsidRPr="009C6982" w:rsidRDefault="00CF4403" w:rsidP="00D92F42">
            <w:pPr>
              <w:jc w:val="center"/>
            </w:pPr>
            <w:r w:rsidRPr="009C6982">
              <w:t>ns</w:t>
            </w:r>
          </w:p>
        </w:tc>
        <w:tc>
          <w:tcPr>
            <w:tcW w:w="3780" w:type="dxa"/>
          </w:tcPr>
          <w:p w14:paraId="47022586" w14:textId="77777777" w:rsidR="00CF4403" w:rsidRPr="009C6982" w:rsidRDefault="00CF4403" w:rsidP="00D92F42">
            <w:r w:rsidRPr="009C6982">
              <w:t xml:space="preserve">Hydrogen bonding energy of E164 </w:t>
            </w:r>
          </w:p>
        </w:tc>
        <w:tc>
          <w:tcPr>
            <w:tcW w:w="1080" w:type="dxa"/>
          </w:tcPr>
          <w:p w14:paraId="3866660A" w14:textId="77777777" w:rsidR="00CF4403" w:rsidRPr="009C6982" w:rsidRDefault="00CF4403" w:rsidP="00D92F42">
            <w:pPr>
              <w:jc w:val="center"/>
            </w:pPr>
            <w:r w:rsidRPr="009C6982">
              <w:t>-0.93</w:t>
            </w:r>
          </w:p>
        </w:tc>
        <w:tc>
          <w:tcPr>
            <w:tcW w:w="1058" w:type="dxa"/>
          </w:tcPr>
          <w:p w14:paraId="4B656EBD" w14:textId="77777777" w:rsidR="00CF4403" w:rsidRPr="009C6982" w:rsidRDefault="00CF4403" w:rsidP="00D92F42">
            <w:pPr>
              <w:jc w:val="center"/>
            </w:pPr>
            <w:r w:rsidRPr="009C6982">
              <w:t>-0.21</w:t>
            </w:r>
          </w:p>
        </w:tc>
      </w:tr>
      <w:tr w:rsidR="00CF4403" w:rsidRPr="009C6982" w14:paraId="451C3E19" w14:textId="77777777" w:rsidTr="00CF4403">
        <w:trPr>
          <w:trHeight w:val="255"/>
        </w:trPr>
        <w:tc>
          <w:tcPr>
            <w:tcW w:w="1034" w:type="dxa"/>
          </w:tcPr>
          <w:p w14:paraId="3ECC3F46" w14:textId="77777777" w:rsidR="00CF4403" w:rsidRPr="009C6982" w:rsidRDefault="00CF4403" w:rsidP="00D92F42">
            <w:pPr>
              <w:jc w:val="center"/>
            </w:pPr>
            <w:r w:rsidRPr="009C6982">
              <w:t>0.29</w:t>
            </w:r>
          </w:p>
        </w:tc>
        <w:tc>
          <w:tcPr>
            <w:tcW w:w="874" w:type="dxa"/>
          </w:tcPr>
          <w:p w14:paraId="3CA42CA2" w14:textId="77777777" w:rsidR="00CF4403" w:rsidRPr="009C6982" w:rsidRDefault="00CF4403" w:rsidP="00D92F42">
            <w:pPr>
              <w:jc w:val="center"/>
            </w:pPr>
            <w:r w:rsidRPr="009C6982">
              <w:t>ns</w:t>
            </w:r>
          </w:p>
        </w:tc>
        <w:tc>
          <w:tcPr>
            <w:tcW w:w="900" w:type="dxa"/>
          </w:tcPr>
          <w:p w14:paraId="01511248" w14:textId="77777777" w:rsidR="00CF4403" w:rsidRPr="009C6982" w:rsidRDefault="00CF4403" w:rsidP="00D92F42">
            <w:pPr>
              <w:jc w:val="center"/>
            </w:pPr>
            <w:r w:rsidRPr="009C6982">
              <w:t>-0.27</w:t>
            </w:r>
          </w:p>
        </w:tc>
        <w:tc>
          <w:tcPr>
            <w:tcW w:w="3780" w:type="dxa"/>
          </w:tcPr>
          <w:p w14:paraId="1E36F5F4" w14:textId="77777777" w:rsidR="00CF4403" w:rsidRPr="009C6982" w:rsidRDefault="00CF4403" w:rsidP="00D92F42">
            <w:r w:rsidRPr="009C6982">
              <w:t>Lennard-Jones repulsion of Y295</w:t>
            </w:r>
          </w:p>
        </w:tc>
        <w:tc>
          <w:tcPr>
            <w:tcW w:w="1080" w:type="dxa"/>
          </w:tcPr>
          <w:p w14:paraId="3D86420C" w14:textId="77777777" w:rsidR="00CF4403" w:rsidRPr="009C6982" w:rsidRDefault="00CF4403" w:rsidP="00D92F42">
            <w:pPr>
              <w:jc w:val="center"/>
            </w:pPr>
            <w:r w:rsidRPr="009C6982">
              <w:t>0.54</w:t>
            </w:r>
          </w:p>
        </w:tc>
        <w:tc>
          <w:tcPr>
            <w:tcW w:w="1058" w:type="dxa"/>
          </w:tcPr>
          <w:p w14:paraId="62A0925F" w14:textId="77777777" w:rsidR="00CF4403" w:rsidRPr="009C6982" w:rsidRDefault="00CF4403" w:rsidP="00D92F42">
            <w:pPr>
              <w:jc w:val="center"/>
            </w:pPr>
            <w:r w:rsidRPr="009C6982">
              <w:t>0.99</w:t>
            </w:r>
          </w:p>
        </w:tc>
      </w:tr>
      <w:tr w:rsidR="00CF4403" w:rsidRPr="009C6982" w14:paraId="3189C543" w14:textId="77777777" w:rsidTr="00CF4403">
        <w:trPr>
          <w:trHeight w:val="503"/>
        </w:trPr>
        <w:tc>
          <w:tcPr>
            <w:tcW w:w="1034" w:type="dxa"/>
          </w:tcPr>
          <w:p w14:paraId="67871B06" w14:textId="77777777" w:rsidR="00CF4403" w:rsidRPr="009C6982" w:rsidRDefault="00CF4403" w:rsidP="00D92F42">
            <w:pPr>
              <w:jc w:val="center"/>
            </w:pPr>
            <w:r w:rsidRPr="009C6982">
              <w:t>0.39</w:t>
            </w:r>
          </w:p>
        </w:tc>
        <w:tc>
          <w:tcPr>
            <w:tcW w:w="874" w:type="dxa"/>
          </w:tcPr>
          <w:p w14:paraId="45249C22" w14:textId="77777777" w:rsidR="00CF4403" w:rsidRPr="009C6982" w:rsidRDefault="00CF4403" w:rsidP="00D92F42">
            <w:pPr>
              <w:jc w:val="center"/>
            </w:pPr>
            <w:r w:rsidRPr="009C6982">
              <w:t>0.92</w:t>
            </w:r>
          </w:p>
        </w:tc>
        <w:tc>
          <w:tcPr>
            <w:tcW w:w="900" w:type="dxa"/>
          </w:tcPr>
          <w:p w14:paraId="28868DDC" w14:textId="77777777" w:rsidR="00CF4403" w:rsidRPr="009C6982" w:rsidRDefault="00CF4403" w:rsidP="00D92F42">
            <w:pPr>
              <w:jc w:val="center"/>
            </w:pPr>
            <w:r w:rsidRPr="009C6982">
              <w:t>ns</w:t>
            </w:r>
          </w:p>
        </w:tc>
        <w:tc>
          <w:tcPr>
            <w:tcW w:w="3780" w:type="dxa"/>
          </w:tcPr>
          <w:p w14:paraId="4CFCEBAA" w14:textId="77777777" w:rsidR="00CF4403" w:rsidRPr="009C6982" w:rsidRDefault="00CF4403" w:rsidP="00D92F42">
            <w:r w:rsidRPr="009C6982">
              <w:t>Change in pNPG solvent-accessible surface upon binding</w:t>
            </w:r>
          </w:p>
        </w:tc>
        <w:tc>
          <w:tcPr>
            <w:tcW w:w="1080" w:type="dxa"/>
          </w:tcPr>
          <w:p w14:paraId="1DE9C22F" w14:textId="77777777" w:rsidR="00CF4403" w:rsidRPr="009C6982" w:rsidRDefault="00CF4403" w:rsidP="00D92F42">
            <w:pPr>
              <w:jc w:val="center"/>
            </w:pPr>
            <w:r w:rsidRPr="009C6982">
              <w:t>0.86</w:t>
            </w:r>
          </w:p>
        </w:tc>
        <w:tc>
          <w:tcPr>
            <w:tcW w:w="1058" w:type="dxa"/>
          </w:tcPr>
          <w:p w14:paraId="2BCB4E5B" w14:textId="77777777" w:rsidR="00CF4403" w:rsidRPr="009C6982" w:rsidRDefault="00CF4403" w:rsidP="00D92F42">
            <w:pPr>
              <w:jc w:val="center"/>
            </w:pPr>
            <w:r w:rsidRPr="009C6982">
              <w:t>0.96</w:t>
            </w:r>
          </w:p>
        </w:tc>
      </w:tr>
      <w:tr w:rsidR="00CF4403" w:rsidRPr="009C6982" w14:paraId="64C724AC" w14:textId="77777777" w:rsidTr="00CF4403">
        <w:trPr>
          <w:trHeight w:val="255"/>
        </w:trPr>
        <w:tc>
          <w:tcPr>
            <w:tcW w:w="1034" w:type="dxa"/>
          </w:tcPr>
          <w:p w14:paraId="0D616AC4" w14:textId="77777777" w:rsidR="00CF4403" w:rsidRPr="009C6982" w:rsidRDefault="00CF4403" w:rsidP="00D92F42">
            <w:pPr>
              <w:jc w:val="center"/>
            </w:pPr>
            <w:r w:rsidRPr="009C6982">
              <w:t>0.44</w:t>
            </w:r>
          </w:p>
        </w:tc>
        <w:tc>
          <w:tcPr>
            <w:tcW w:w="874" w:type="dxa"/>
          </w:tcPr>
          <w:p w14:paraId="6D49A95B" w14:textId="77777777" w:rsidR="00CF4403" w:rsidRPr="009C6982" w:rsidRDefault="00CF4403" w:rsidP="00D92F42">
            <w:pPr>
              <w:jc w:val="center"/>
            </w:pPr>
            <w:r w:rsidRPr="009C6982">
              <w:t>0.15</w:t>
            </w:r>
          </w:p>
        </w:tc>
        <w:tc>
          <w:tcPr>
            <w:tcW w:w="900" w:type="dxa"/>
          </w:tcPr>
          <w:p w14:paraId="3DF30530" w14:textId="77777777" w:rsidR="00CF4403" w:rsidRPr="009C6982" w:rsidRDefault="00CF4403" w:rsidP="00D92F42">
            <w:pPr>
              <w:jc w:val="center"/>
            </w:pPr>
            <w:r w:rsidRPr="009C6982">
              <w:t>1.00</w:t>
            </w:r>
          </w:p>
        </w:tc>
        <w:tc>
          <w:tcPr>
            <w:tcW w:w="3780" w:type="dxa"/>
          </w:tcPr>
          <w:p w14:paraId="2F1AE977" w14:textId="77777777" w:rsidR="00CF4403" w:rsidRPr="009C6982" w:rsidRDefault="00CF4403" w:rsidP="00D92F42">
            <w:r w:rsidRPr="009C6982">
              <w:t>Packing of the system without pNPG</w:t>
            </w:r>
          </w:p>
        </w:tc>
        <w:tc>
          <w:tcPr>
            <w:tcW w:w="1080" w:type="dxa"/>
          </w:tcPr>
          <w:p w14:paraId="367B4AB4" w14:textId="77777777" w:rsidR="00CF4403" w:rsidRPr="009C6982" w:rsidRDefault="00CF4403" w:rsidP="00D92F42">
            <w:pPr>
              <w:jc w:val="center"/>
            </w:pPr>
            <w:r w:rsidRPr="009C6982">
              <w:t>0.67</w:t>
            </w:r>
          </w:p>
        </w:tc>
        <w:tc>
          <w:tcPr>
            <w:tcW w:w="1058" w:type="dxa"/>
          </w:tcPr>
          <w:p w14:paraId="32EDB861" w14:textId="77777777" w:rsidR="00CF4403" w:rsidRPr="009C6982" w:rsidRDefault="00CF4403" w:rsidP="00D92F42">
            <w:pPr>
              <w:jc w:val="center"/>
            </w:pPr>
            <w:r w:rsidRPr="009C6982">
              <w:t>0.72</w:t>
            </w:r>
          </w:p>
        </w:tc>
      </w:tr>
      <w:tr w:rsidR="00CF4403" w:rsidRPr="009C6982" w14:paraId="2C343A0A" w14:textId="77777777" w:rsidTr="00CF4403">
        <w:trPr>
          <w:trHeight w:val="255"/>
        </w:trPr>
        <w:tc>
          <w:tcPr>
            <w:tcW w:w="1034" w:type="dxa"/>
          </w:tcPr>
          <w:p w14:paraId="46D6C69B" w14:textId="77777777" w:rsidR="00CF4403" w:rsidRPr="009C6982" w:rsidRDefault="00CF4403" w:rsidP="00D92F42">
            <w:pPr>
              <w:jc w:val="center"/>
            </w:pPr>
            <w:r w:rsidRPr="009C6982">
              <w:t>0.44</w:t>
            </w:r>
          </w:p>
        </w:tc>
        <w:tc>
          <w:tcPr>
            <w:tcW w:w="874" w:type="dxa"/>
          </w:tcPr>
          <w:p w14:paraId="388E0645" w14:textId="77777777" w:rsidR="00CF4403" w:rsidRPr="009C6982" w:rsidRDefault="00CF4403" w:rsidP="00D92F42">
            <w:pPr>
              <w:jc w:val="center"/>
            </w:pPr>
            <w:r w:rsidRPr="009C6982">
              <w:t>0.53</w:t>
            </w:r>
          </w:p>
        </w:tc>
        <w:tc>
          <w:tcPr>
            <w:tcW w:w="900" w:type="dxa"/>
          </w:tcPr>
          <w:p w14:paraId="3B93565D" w14:textId="77777777" w:rsidR="00CF4403" w:rsidRPr="009C6982" w:rsidRDefault="00CF4403" w:rsidP="00D92F42">
            <w:pPr>
              <w:jc w:val="center"/>
            </w:pPr>
            <w:r w:rsidRPr="009C6982">
              <w:t>0.46</w:t>
            </w:r>
          </w:p>
        </w:tc>
        <w:tc>
          <w:tcPr>
            <w:tcW w:w="3780" w:type="dxa"/>
          </w:tcPr>
          <w:p w14:paraId="1E650AB3" w14:textId="77777777" w:rsidR="00CF4403" w:rsidRPr="009C6982" w:rsidRDefault="00CF4403" w:rsidP="00D92F42">
            <w:r w:rsidRPr="009C6982">
              <w:t>Packing of the system with pNPG</w:t>
            </w:r>
          </w:p>
        </w:tc>
        <w:tc>
          <w:tcPr>
            <w:tcW w:w="1080" w:type="dxa"/>
          </w:tcPr>
          <w:p w14:paraId="2558317F" w14:textId="77777777" w:rsidR="00CF4403" w:rsidRPr="009C6982" w:rsidRDefault="00CF4403" w:rsidP="00D92F42">
            <w:pPr>
              <w:jc w:val="center"/>
            </w:pPr>
            <w:r w:rsidRPr="009C6982">
              <w:t>0.67</w:t>
            </w:r>
          </w:p>
        </w:tc>
        <w:tc>
          <w:tcPr>
            <w:tcW w:w="1058" w:type="dxa"/>
          </w:tcPr>
          <w:p w14:paraId="436F9F04" w14:textId="77777777" w:rsidR="00CF4403" w:rsidRPr="009C6982" w:rsidRDefault="00CF4403" w:rsidP="00D92F42">
            <w:pPr>
              <w:jc w:val="center"/>
            </w:pPr>
            <w:r w:rsidRPr="009C6982">
              <w:t>0.73</w:t>
            </w:r>
          </w:p>
        </w:tc>
      </w:tr>
      <w:tr w:rsidR="00CF4403" w:rsidRPr="009C6982" w14:paraId="68898CB6" w14:textId="77777777" w:rsidTr="00CF4403">
        <w:trPr>
          <w:trHeight w:val="255"/>
        </w:trPr>
        <w:tc>
          <w:tcPr>
            <w:tcW w:w="1034" w:type="dxa"/>
          </w:tcPr>
          <w:p w14:paraId="6AA36673" w14:textId="77777777" w:rsidR="00CF4403" w:rsidRPr="009C6982" w:rsidRDefault="00CF4403" w:rsidP="00D92F42">
            <w:pPr>
              <w:jc w:val="center"/>
            </w:pPr>
            <w:r w:rsidRPr="009C6982">
              <w:t>0.98</w:t>
            </w:r>
          </w:p>
        </w:tc>
        <w:tc>
          <w:tcPr>
            <w:tcW w:w="874" w:type="dxa"/>
          </w:tcPr>
          <w:p w14:paraId="199E3B4C" w14:textId="77777777" w:rsidR="00CF4403" w:rsidRPr="009C6982" w:rsidRDefault="00CF4403" w:rsidP="00D92F42">
            <w:pPr>
              <w:jc w:val="center"/>
            </w:pPr>
            <w:r w:rsidRPr="009C6982">
              <w:t>0.09</w:t>
            </w:r>
          </w:p>
        </w:tc>
        <w:tc>
          <w:tcPr>
            <w:tcW w:w="900" w:type="dxa"/>
          </w:tcPr>
          <w:p w14:paraId="66558D34" w14:textId="77777777" w:rsidR="00CF4403" w:rsidRPr="009C6982" w:rsidRDefault="00CF4403" w:rsidP="00D92F42">
            <w:pPr>
              <w:jc w:val="center"/>
            </w:pPr>
            <w:r w:rsidRPr="009C6982">
              <w:t>ns</w:t>
            </w:r>
          </w:p>
        </w:tc>
        <w:tc>
          <w:tcPr>
            <w:tcW w:w="3780" w:type="dxa"/>
          </w:tcPr>
          <w:p w14:paraId="7B16DF60" w14:textId="77777777" w:rsidR="00CF4403" w:rsidRPr="009C6982" w:rsidRDefault="00CF4403" w:rsidP="00D92F42">
            <w:r w:rsidRPr="009C6982">
              <w:t>Hydrogen bonding energy of Y295</w:t>
            </w:r>
          </w:p>
        </w:tc>
        <w:tc>
          <w:tcPr>
            <w:tcW w:w="1080" w:type="dxa"/>
          </w:tcPr>
          <w:p w14:paraId="37845DC3" w14:textId="77777777" w:rsidR="00CF4403" w:rsidRPr="009C6982" w:rsidRDefault="00CF4403" w:rsidP="00D92F42">
            <w:pPr>
              <w:jc w:val="center"/>
            </w:pPr>
            <w:r w:rsidRPr="009C6982">
              <w:t>-1.28</w:t>
            </w:r>
          </w:p>
        </w:tc>
        <w:tc>
          <w:tcPr>
            <w:tcW w:w="1058" w:type="dxa"/>
          </w:tcPr>
          <w:p w14:paraId="6C0DCD4A" w14:textId="77777777" w:rsidR="00CF4403" w:rsidRPr="009C6982" w:rsidRDefault="00CF4403" w:rsidP="00D92F42">
            <w:pPr>
              <w:jc w:val="center"/>
            </w:pPr>
            <w:r w:rsidRPr="009C6982">
              <w:t>-0.5</w:t>
            </w:r>
          </w:p>
        </w:tc>
      </w:tr>
      <w:tr w:rsidR="00CF4403" w:rsidRPr="009C6982" w14:paraId="1FE66680" w14:textId="77777777" w:rsidTr="00CF4403">
        <w:trPr>
          <w:trHeight w:val="255"/>
        </w:trPr>
        <w:tc>
          <w:tcPr>
            <w:tcW w:w="1034" w:type="dxa"/>
          </w:tcPr>
          <w:p w14:paraId="7FE813A1" w14:textId="77777777" w:rsidR="00CF4403" w:rsidRPr="009C6982" w:rsidRDefault="00CF4403" w:rsidP="00D92F42">
            <w:pPr>
              <w:jc w:val="center"/>
            </w:pPr>
            <w:r w:rsidRPr="009C6982">
              <w:t>ns</w:t>
            </w:r>
          </w:p>
        </w:tc>
        <w:tc>
          <w:tcPr>
            <w:tcW w:w="874" w:type="dxa"/>
          </w:tcPr>
          <w:p w14:paraId="05460ED0" w14:textId="77777777" w:rsidR="00CF4403" w:rsidRPr="009C6982" w:rsidRDefault="00CF4403" w:rsidP="00D92F42">
            <w:pPr>
              <w:jc w:val="center"/>
            </w:pPr>
            <w:r w:rsidRPr="009C6982">
              <w:t>-0.51</w:t>
            </w:r>
          </w:p>
        </w:tc>
        <w:tc>
          <w:tcPr>
            <w:tcW w:w="900" w:type="dxa"/>
          </w:tcPr>
          <w:p w14:paraId="6BB2F6D6" w14:textId="77777777" w:rsidR="00CF4403" w:rsidRPr="009C6982" w:rsidRDefault="00CF4403" w:rsidP="00D92F42">
            <w:pPr>
              <w:jc w:val="center"/>
            </w:pPr>
            <w:r w:rsidRPr="009C6982">
              <w:t>ns</w:t>
            </w:r>
          </w:p>
        </w:tc>
        <w:tc>
          <w:tcPr>
            <w:tcW w:w="3780" w:type="dxa"/>
          </w:tcPr>
          <w:p w14:paraId="4BB44F33" w14:textId="77777777" w:rsidR="00CF4403" w:rsidRPr="009C6982" w:rsidRDefault="00CF4403" w:rsidP="00D92F42">
            <w:r w:rsidRPr="009C6982">
              <w:t>Packing with pNPG around E353</w:t>
            </w:r>
          </w:p>
        </w:tc>
        <w:tc>
          <w:tcPr>
            <w:tcW w:w="1080" w:type="dxa"/>
          </w:tcPr>
          <w:p w14:paraId="5F4F4140" w14:textId="77777777" w:rsidR="00CF4403" w:rsidRPr="009C6982" w:rsidRDefault="00CF4403" w:rsidP="00D92F42">
            <w:pPr>
              <w:jc w:val="center"/>
            </w:pPr>
            <w:r w:rsidRPr="009C6982">
              <w:t>0.19</w:t>
            </w:r>
          </w:p>
        </w:tc>
        <w:tc>
          <w:tcPr>
            <w:tcW w:w="1058" w:type="dxa"/>
          </w:tcPr>
          <w:p w14:paraId="7E871966" w14:textId="77777777" w:rsidR="00CF4403" w:rsidRPr="009C6982" w:rsidRDefault="00CF4403" w:rsidP="00D92F42">
            <w:pPr>
              <w:jc w:val="center"/>
            </w:pPr>
            <w:r w:rsidRPr="009C6982">
              <w:t>1</w:t>
            </w:r>
          </w:p>
        </w:tc>
      </w:tr>
      <w:tr w:rsidR="00CF4403" w:rsidRPr="009C6982" w14:paraId="0109A4B9" w14:textId="77777777" w:rsidTr="00CF4403">
        <w:trPr>
          <w:trHeight w:val="255"/>
        </w:trPr>
        <w:tc>
          <w:tcPr>
            <w:tcW w:w="1034" w:type="dxa"/>
          </w:tcPr>
          <w:p w14:paraId="64F70D7F" w14:textId="77777777" w:rsidR="00CF4403" w:rsidRPr="009C6982" w:rsidRDefault="00CF4403" w:rsidP="00D92F42">
            <w:pPr>
              <w:jc w:val="center"/>
            </w:pPr>
            <w:r w:rsidRPr="009C6982">
              <w:t>ns</w:t>
            </w:r>
          </w:p>
        </w:tc>
        <w:tc>
          <w:tcPr>
            <w:tcW w:w="874" w:type="dxa"/>
          </w:tcPr>
          <w:p w14:paraId="74CDA889" w14:textId="77777777" w:rsidR="00CF4403" w:rsidRPr="009C6982" w:rsidRDefault="00CF4403" w:rsidP="00D92F42">
            <w:pPr>
              <w:jc w:val="center"/>
            </w:pPr>
            <w:r w:rsidRPr="009C6982">
              <w:t>-0.10</w:t>
            </w:r>
          </w:p>
        </w:tc>
        <w:tc>
          <w:tcPr>
            <w:tcW w:w="900" w:type="dxa"/>
          </w:tcPr>
          <w:p w14:paraId="10C78316" w14:textId="77777777" w:rsidR="00CF4403" w:rsidRPr="009C6982" w:rsidRDefault="00CF4403" w:rsidP="00D92F42">
            <w:pPr>
              <w:jc w:val="center"/>
            </w:pPr>
            <w:r w:rsidRPr="009C6982">
              <w:t>ns</w:t>
            </w:r>
          </w:p>
        </w:tc>
        <w:tc>
          <w:tcPr>
            <w:tcW w:w="3780" w:type="dxa"/>
          </w:tcPr>
          <w:p w14:paraId="50FCAB72" w14:textId="77777777" w:rsidR="00CF4403" w:rsidRPr="009C6982" w:rsidRDefault="00CF4403" w:rsidP="00D92F42">
            <w:r w:rsidRPr="009C6982">
              <w:t xml:space="preserve">Total system energy </w:t>
            </w:r>
          </w:p>
        </w:tc>
        <w:tc>
          <w:tcPr>
            <w:tcW w:w="1080" w:type="dxa"/>
          </w:tcPr>
          <w:p w14:paraId="084A270F" w14:textId="77777777" w:rsidR="00CF4403" w:rsidRPr="009C6982" w:rsidRDefault="00CF4403" w:rsidP="00D92F42">
            <w:pPr>
              <w:jc w:val="center"/>
            </w:pPr>
            <w:r w:rsidRPr="009C6982">
              <w:t>-636.44</w:t>
            </w:r>
          </w:p>
        </w:tc>
        <w:tc>
          <w:tcPr>
            <w:tcW w:w="1058" w:type="dxa"/>
          </w:tcPr>
          <w:p w14:paraId="1FC91A7B" w14:textId="77777777" w:rsidR="00CF4403" w:rsidRPr="009C6982" w:rsidRDefault="00CF4403" w:rsidP="00D92F42">
            <w:pPr>
              <w:jc w:val="center"/>
            </w:pPr>
            <w:r w:rsidRPr="009C6982">
              <w:t>-621.6</w:t>
            </w:r>
          </w:p>
        </w:tc>
      </w:tr>
      <w:tr w:rsidR="00CF4403" w:rsidRPr="009C6982" w14:paraId="4C9AFB3B" w14:textId="77777777" w:rsidTr="00CF4403">
        <w:trPr>
          <w:trHeight w:val="255"/>
        </w:trPr>
        <w:tc>
          <w:tcPr>
            <w:tcW w:w="1034" w:type="dxa"/>
          </w:tcPr>
          <w:p w14:paraId="6A00FDFC" w14:textId="77777777" w:rsidR="00CF4403" w:rsidRPr="009C6982" w:rsidRDefault="00CF4403" w:rsidP="00D92F42">
            <w:pPr>
              <w:jc w:val="center"/>
            </w:pPr>
            <w:r w:rsidRPr="009C6982">
              <w:t>ns</w:t>
            </w:r>
          </w:p>
        </w:tc>
        <w:tc>
          <w:tcPr>
            <w:tcW w:w="874" w:type="dxa"/>
          </w:tcPr>
          <w:p w14:paraId="431C8FE7" w14:textId="77777777" w:rsidR="00CF4403" w:rsidRPr="009C6982" w:rsidRDefault="00CF4403" w:rsidP="00D92F42">
            <w:pPr>
              <w:jc w:val="center"/>
            </w:pPr>
            <w:r w:rsidRPr="009C6982">
              <w:t>-0.01</w:t>
            </w:r>
          </w:p>
        </w:tc>
        <w:tc>
          <w:tcPr>
            <w:tcW w:w="900" w:type="dxa"/>
          </w:tcPr>
          <w:p w14:paraId="39C970AD" w14:textId="77777777" w:rsidR="00CF4403" w:rsidRPr="009C6982" w:rsidRDefault="00CF4403" w:rsidP="00D92F42">
            <w:pPr>
              <w:jc w:val="center"/>
            </w:pPr>
            <w:r w:rsidRPr="009C6982">
              <w:t>ns</w:t>
            </w:r>
          </w:p>
        </w:tc>
        <w:tc>
          <w:tcPr>
            <w:tcW w:w="3780" w:type="dxa"/>
          </w:tcPr>
          <w:p w14:paraId="7FF47BEE" w14:textId="77777777" w:rsidR="00CF4403" w:rsidRPr="009C6982" w:rsidRDefault="00CF4403" w:rsidP="00D92F42">
            <w:r w:rsidRPr="009C6982">
              <w:t>Hydrogen bond energy of the total system</w:t>
            </w:r>
          </w:p>
        </w:tc>
        <w:tc>
          <w:tcPr>
            <w:tcW w:w="1080" w:type="dxa"/>
          </w:tcPr>
          <w:p w14:paraId="6143468E" w14:textId="77777777" w:rsidR="00CF4403" w:rsidRPr="009C6982" w:rsidRDefault="00CF4403" w:rsidP="00D92F42">
            <w:pPr>
              <w:jc w:val="center"/>
            </w:pPr>
            <w:r w:rsidRPr="009C6982">
              <w:t>-76.7</w:t>
            </w:r>
          </w:p>
        </w:tc>
        <w:tc>
          <w:tcPr>
            <w:tcW w:w="1058" w:type="dxa"/>
          </w:tcPr>
          <w:p w14:paraId="6CF6A168" w14:textId="77777777" w:rsidR="00CF4403" w:rsidRPr="009C6982" w:rsidRDefault="00CF4403" w:rsidP="00D92F42">
            <w:pPr>
              <w:jc w:val="center"/>
            </w:pPr>
            <w:r w:rsidRPr="009C6982">
              <w:t>-67.63</w:t>
            </w:r>
          </w:p>
        </w:tc>
      </w:tr>
      <w:tr w:rsidR="00CF4403" w:rsidRPr="009C6982" w14:paraId="509BD7C6" w14:textId="77777777" w:rsidTr="00CF4403">
        <w:trPr>
          <w:trHeight w:val="255"/>
        </w:trPr>
        <w:tc>
          <w:tcPr>
            <w:tcW w:w="1034" w:type="dxa"/>
          </w:tcPr>
          <w:p w14:paraId="70A4E85D" w14:textId="77777777" w:rsidR="00CF4403" w:rsidRPr="009C6982" w:rsidRDefault="00CF4403" w:rsidP="00D92F42">
            <w:pPr>
              <w:jc w:val="center"/>
            </w:pPr>
            <w:r w:rsidRPr="009C6982">
              <w:t>ns</w:t>
            </w:r>
          </w:p>
        </w:tc>
        <w:tc>
          <w:tcPr>
            <w:tcW w:w="874" w:type="dxa"/>
          </w:tcPr>
          <w:p w14:paraId="01732123" w14:textId="77777777" w:rsidR="00CF4403" w:rsidRPr="009C6982" w:rsidRDefault="00CF4403" w:rsidP="00D92F42">
            <w:pPr>
              <w:jc w:val="center"/>
            </w:pPr>
            <w:r w:rsidRPr="009C6982">
              <w:t>ns</w:t>
            </w:r>
          </w:p>
        </w:tc>
        <w:tc>
          <w:tcPr>
            <w:tcW w:w="900" w:type="dxa"/>
          </w:tcPr>
          <w:p w14:paraId="38CAFE2D" w14:textId="77777777" w:rsidR="00CF4403" w:rsidRPr="009C6982" w:rsidRDefault="00CF4403" w:rsidP="00D92F42">
            <w:pPr>
              <w:jc w:val="center"/>
            </w:pPr>
            <w:r w:rsidRPr="009C6982">
              <w:t>0.11</w:t>
            </w:r>
          </w:p>
        </w:tc>
        <w:tc>
          <w:tcPr>
            <w:tcW w:w="3780" w:type="dxa"/>
          </w:tcPr>
          <w:p w14:paraId="5E85E29B" w14:textId="77777777" w:rsidR="00CF4403" w:rsidRPr="009C6982" w:rsidRDefault="00CF4403" w:rsidP="00D92F42">
            <w:r w:rsidRPr="009C6982">
              <w:t>Lennard-Jones repulsion around E353</w:t>
            </w:r>
          </w:p>
        </w:tc>
        <w:tc>
          <w:tcPr>
            <w:tcW w:w="1080" w:type="dxa"/>
          </w:tcPr>
          <w:p w14:paraId="51534CF1" w14:textId="77777777" w:rsidR="00CF4403" w:rsidRPr="009C6982" w:rsidRDefault="00CF4403" w:rsidP="00D92F42">
            <w:pPr>
              <w:jc w:val="center"/>
            </w:pPr>
            <w:r w:rsidRPr="009C6982">
              <w:t>0.67</w:t>
            </w:r>
          </w:p>
        </w:tc>
        <w:tc>
          <w:tcPr>
            <w:tcW w:w="1058" w:type="dxa"/>
          </w:tcPr>
          <w:p w14:paraId="03BBA454" w14:textId="77777777" w:rsidR="00CF4403" w:rsidRPr="009C6982" w:rsidRDefault="00CF4403" w:rsidP="00D92F42">
            <w:pPr>
              <w:jc w:val="center"/>
            </w:pPr>
            <w:r w:rsidRPr="009C6982">
              <w:t>1.41</w:t>
            </w:r>
          </w:p>
        </w:tc>
      </w:tr>
      <w:tr w:rsidR="00CF4403" w:rsidRPr="009C6982" w14:paraId="6725B49F" w14:textId="77777777" w:rsidTr="00CF4403">
        <w:trPr>
          <w:trHeight w:val="503"/>
        </w:trPr>
        <w:tc>
          <w:tcPr>
            <w:tcW w:w="1034" w:type="dxa"/>
          </w:tcPr>
          <w:p w14:paraId="05B195AF" w14:textId="77777777" w:rsidR="00CF4403" w:rsidRPr="009C6982" w:rsidRDefault="00CF4403" w:rsidP="00D92F42">
            <w:pPr>
              <w:jc w:val="center"/>
            </w:pPr>
            <w:r w:rsidRPr="009C6982">
              <w:t>ns</w:t>
            </w:r>
          </w:p>
        </w:tc>
        <w:tc>
          <w:tcPr>
            <w:tcW w:w="874" w:type="dxa"/>
          </w:tcPr>
          <w:p w14:paraId="08C80A62" w14:textId="77777777" w:rsidR="00CF4403" w:rsidRPr="009C6982" w:rsidRDefault="00CF4403" w:rsidP="00D92F42">
            <w:pPr>
              <w:jc w:val="center"/>
            </w:pPr>
            <w:r w:rsidRPr="009C6982">
              <w:t>ns</w:t>
            </w:r>
          </w:p>
        </w:tc>
        <w:tc>
          <w:tcPr>
            <w:tcW w:w="900" w:type="dxa"/>
          </w:tcPr>
          <w:p w14:paraId="7D4300BA" w14:textId="77777777" w:rsidR="00CF4403" w:rsidRPr="009C6982" w:rsidRDefault="00CF4403" w:rsidP="00D92F42">
            <w:pPr>
              <w:jc w:val="center"/>
            </w:pPr>
            <w:r w:rsidRPr="009C6982">
              <w:t>0.27</w:t>
            </w:r>
          </w:p>
        </w:tc>
        <w:tc>
          <w:tcPr>
            <w:tcW w:w="3780" w:type="dxa"/>
          </w:tcPr>
          <w:p w14:paraId="0E7FE971" w14:textId="77777777" w:rsidR="00CF4403" w:rsidRPr="009C6982" w:rsidRDefault="00CF4403" w:rsidP="00D92F42">
            <w:r w:rsidRPr="009C6982">
              <w:t>Average hydrophobic surface area without pNPG</w:t>
            </w:r>
          </w:p>
        </w:tc>
        <w:tc>
          <w:tcPr>
            <w:tcW w:w="1080" w:type="dxa"/>
          </w:tcPr>
          <w:p w14:paraId="5C2B4FEB" w14:textId="77777777" w:rsidR="00CF4403" w:rsidRPr="009C6982" w:rsidRDefault="00CF4403" w:rsidP="00D92F42">
            <w:pPr>
              <w:jc w:val="center"/>
            </w:pPr>
            <w:r w:rsidRPr="009C6982">
              <w:t>0.51</w:t>
            </w:r>
          </w:p>
        </w:tc>
        <w:tc>
          <w:tcPr>
            <w:tcW w:w="1058" w:type="dxa"/>
          </w:tcPr>
          <w:p w14:paraId="04A5C93C" w14:textId="77777777" w:rsidR="00CF4403" w:rsidRPr="009C6982" w:rsidRDefault="00CF4403" w:rsidP="00D92F42">
            <w:pPr>
              <w:jc w:val="center"/>
            </w:pPr>
            <w:r w:rsidRPr="009C6982">
              <w:t>1.75</w:t>
            </w:r>
          </w:p>
        </w:tc>
      </w:tr>
      <w:tr w:rsidR="00CF4403" w:rsidRPr="009C6982" w14:paraId="58EEDEEA" w14:textId="77777777" w:rsidTr="00CF4403">
        <w:trPr>
          <w:trHeight w:val="255"/>
        </w:trPr>
        <w:tc>
          <w:tcPr>
            <w:tcW w:w="1034" w:type="dxa"/>
          </w:tcPr>
          <w:p w14:paraId="2C8F2FF3" w14:textId="77777777" w:rsidR="00CF4403" w:rsidRPr="009C6982" w:rsidRDefault="00CF4403" w:rsidP="00D92F42">
            <w:pPr>
              <w:jc w:val="center"/>
            </w:pPr>
            <w:r w:rsidRPr="009C6982">
              <w:t>ns</w:t>
            </w:r>
          </w:p>
        </w:tc>
        <w:tc>
          <w:tcPr>
            <w:tcW w:w="874" w:type="dxa"/>
          </w:tcPr>
          <w:p w14:paraId="0C2F3E3E" w14:textId="77777777" w:rsidR="00CF4403" w:rsidRPr="009C6982" w:rsidRDefault="00CF4403" w:rsidP="00D92F42">
            <w:pPr>
              <w:jc w:val="center"/>
            </w:pPr>
            <w:r w:rsidRPr="009C6982">
              <w:t>ns</w:t>
            </w:r>
          </w:p>
        </w:tc>
        <w:tc>
          <w:tcPr>
            <w:tcW w:w="900" w:type="dxa"/>
          </w:tcPr>
          <w:p w14:paraId="0B739683" w14:textId="77777777" w:rsidR="00CF4403" w:rsidRPr="009C6982" w:rsidRDefault="00CF4403" w:rsidP="00D92F42">
            <w:pPr>
              <w:jc w:val="center"/>
            </w:pPr>
            <w:r w:rsidRPr="009C6982">
              <w:t>0.32</w:t>
            </w:r>
          </w:p>
        </w:tc>
        <w:tc>
          <w:tcPr>
            <w:tcW w:w="3780" w:type="dxa"/>
          </w:tcPr>
          <w:p w14:paraId="6C61C5BA" w14:textId="77777777" w:rsidR="00CF4403" w:rsidRPr="009C6982" w:rsidRDefault="00CF4403" w:rsidP="00D92F42">
            <w:r w:rsidRPr="009C6982">
              <w:t>Packing around E353 without pNPG</w:t>
            </w:r>
          </w:p>
        </w:tc>
        <w:tc>
          <w:tcPr>
            <w:tcW w:w="1080" w:type="dxa"/>
          </w:tcPr>
          <w:p w14:paraId="7DEB5BDD" w14:textId="77777777" w:rsidR="00CF4403" w:rsidRPr="009C6982" w:rsidRDefault="00CF4403" w:rsidP="00D92F42">
            <w:pPr>
              <w:jc w:val="center"/>
            </w:pPr>
            <w:r w:rsidRPr="009C6982">
              <w:t>0.37</w:t>
            </w:r>
          </w:p>
        </w:tc>
        <w:tc>
          <w:tcPr>
            <w:tcW w:w="1058" w:type="dxa"/>
          </w:tcPr>
          <w:p w14:paraId="493031AF" w14:textId="77777777" w:rsidR="00CF4403" w:rsidRPr="009C6982" w:rsidRDefault="00CF4403" w:rsidP="00D92F42">
            <w:pPr>
              <w:jc w:val="center"/>
            </w:pPr>
            <w:r w:rsidRPr="009C6982">
              <w:t>0.99</w:t>
            </w:r>
          </w:p>
        </w:tc>
      </w:tr>
      <w:tr w:rsidR="00CF4403" w:rsidRPr="009C6982" w14:paraId="2E8FC9A4" w14:textId="77777777" w:rsidTr="00CF4403">
        <w:trPr>
          <w:trHeight w:val="255"/>
        </w:trPr>
        <w:tc>
          <w:tcPr>
            <w:tcW w:w="1034" w:type="dxa"/>
          </w:tcPr>
          <w:p w14:paraId="5EEA96C4" w14:textId="77777777" w:rsidR="00CF4403" w:rsidRPr="009C6982" w:rsidRDefault="00CF4403" w:rsidP="00D92F42">
            <w:pPr>
              <w:jc w:val="center"/>
            </w:pPr>
            <w:r w:rsidRPr="009C6982">
              <w:t>ns</w:t>
            </w:r>
          </w:p>
        </w:tc>
        <w:tc>
          <w:tcPr>
            <w:tcW w:w="874" w:type="dxa"/>
          </w:tcPr>
          <w:p w14:paraId="68A6BC49" w14:textId="77777777" w:rsidR="00CF4403" w:rsidRPr="009C6982" w:rsidRDefault="00CF4403" w:rsidP="00D92F42">
            <w:pPr>
              <w:jc w:val="center"/>
            </w:pPr>
            <w:r w:rsidRPr="009C6982">
              <w:t>ns</w:t>
            </w:r>
          </w:p>
        </w:tc>
        <w:tc>
          <w:tcPr>
            <w:tcW w:w="900" w:type="dxa"/>
          </w:tcPr>
          <w:p w14:paraId="5F92299D" w14:textId="77777777" w:rsidR="00CF4403" w:rsidRPr="009C6982" w:rsidRDefault="00CF4403" w:rsidP="00D92F42">
            <w:pPr>
              <w:jc w:val="center"/>
            </w:pPr>
            <w:r w:rsidRPr="009C6982">
              <w:t>0.34</w:t>
            </w:r>
          </w:p>
        </w:tc>
        <w:tc>
          <w:tcPr>
            <w:tcW w:w="3780" w:type="dxa"/>
          </w:tcPr>
          <w:p w14:paraId="055357DC" w14:textId="77777777" w:rsidR="00CF4403" w:rsidRPr="009C6982" w:rsidRDefault="00CF4403" w:rsidP="00D92F42">
            <w:r w:rsidRPr="009C6982">
              <w:t>Packing around E164 without pNPG</w:t>
            </w:r>
          </w:p>
        </w:tc>
        <w:tc>
          <w:tcPr>
            <w:tcW w:w="1080" w:type="dxa"/>
          </w:tcPr>
          <w:p w14:paraId="695E5502" w14:textId="77777777" w:rsidR="00CF4403" w:rsidRPr="009C6982" w:rsidRDefault="00CF4403" w:rsidP="00D92F42">
            <w:pPr>
              <w:jc w:val="center"/>
            </w:pPr>
            <w:r w:rsidRPr="009C6982">
              <w:t>0.37</w:t>
            </w:r>
          </w:p>
        </w:tc>
        <w:tc>
          <w:tcPr>
            <w:tcW w:w="1058" w:type="dxa"/>
          </w:tcPr>
          <w:p w14:paraId="62F00F82" w14:textId="77777777" w:rsidR="00CF4403" w:rsidRPr="009C6982" w:rsidRDefault="00CF4403" w:rsidP="00D92F42">
            <w:pPr>
              <w:jc w:val="center"/>
            </w:pPr>
            <w:r w:rsidRPr="009C6982">
              <w:t>0.99</w:t>
            </w:r>
          </w:p>
        </w:tc>
      </w:tr>
      <w:tr w:rsidR="00CF4403" w:rsidRPr="009C6982" w14:paraId="7442052F" w14:textId="77777777" w:rsidTr="00CF4403">
        <w:trPr>
          <w:trHeight w:val="255"/>
        </w:trPr>
        <w:tc>
          <w:tcPr>
            <w:tcW w:w="1034" w:type="dxa"/>
          </w:tcPr>
          <w:p w14:paraId="5D376321" w14:textId="77777777" w:rsidR="00CF4403" w:rsidRPr="009C6982" w:rsidRDefault="00CF4403" w:rsidP="00D92F42">
            <w:pPr>
              <w:jc w:val="center"/>
            </w:pPr>
            <w:r w:rsidRPr="009C6982">
              <w:t>ns</w:t>
            </w:r>
          </w:p>
        </w:tc>
        <w:tc>
          <w:tcPr>
            <w:tcW w:w="874" w:type="dxa"/>
          </w:tcPr>
          <w:p w14:paraId="30E2DEED" w14:textId="77777777" w:rsidR="00CF4403" w:rsidRPr="009C6982" w:rsidRDefault="00CF4403" w:rsidP="00D92F42">
            <w:pPr>
              <w:jc w:val="center"/>
            </w:pPr>
            <w:r w:rsidRPr="009C6982">
              <w:t>ns</w:t>
            </w:r>
          </w:p>
        </w:tc>
        <w:tc>
          <w:tcPr>
            <w:tcW w:w="900" w:type="dxa"/>
          </w:tcPr>
          <w:p w14:paraId="0A8F0032" w14:textId="77777777" w:rsidR="00CF4403" w:rsidRPr="009C6982" w:rsidRDefault="00CF4403" w:rsidP="00D92F42">
            <w:pPr>
              <w:jc w:val="center"/>
            </w:pPr>
            <w:r w:rsidRPr="009C6982">
              <w:t>0.38</w:t>
            </w:r>
          </w:p>
        </w:tc>
        <w:tc>
          <w:tcPr>
            <w:tcW w:w="3780" w:type="dxa"/>
          </w:tcPr>
          <w:p w14:paraId="2B072654" w14:textId="77777777" w:rsidR="00CF4403" w:rsidRPr="009C6982" w:rsidRDefault="00CF4403" w:rsidP="00D92F42">
            <w:r w:rsidRPr="009C6982">
              <w:t>Packing around Y295 without pNPG</w:t>
            </w:r>
          </w:p>
        </w:tc>
        <w:tc>
          <w:tcPr>
            <w:tcW w:w="1080" w:type="dxa"/>
          </w:tcPr>
          <w:p w14:paraId="4C5625C7" w14:textId="77777777" w:rsidR="00CF4403" w:rsidRPr="009C6982" w:rsidRDefault="00CF4403" w:rsidP="00D92F42">
            <w:pPr>
              <w:jc w:val="center"/>
            </w:pPr>
            <w:r w:rsidRPr="009C6982">
              <w:t>0.34</w:t>
            </w:r>
          </w:p>
        </w:tc>
        <w:tc>
          <w:tcPr>
            <w:tcW w:w="1058" w:type="dxa"/>
          </w:tcPr>
          <w:p w14:paraId="1FF42527" w14:textId="77777777" w:rsidR="00CF4403" w:rsidRPr="009C6982" w:rsidRDefault="00CF4403" w:rsidP="00D92F42">
            <w:pPr>
              <w:jc w:val="center"/>
            </w:pPr>
            <w:r w:rsidRPr="009C6982">
              <w:t>0.99</w:t>
            </w:r>
          </w:p>
        </w:tc>
      </w:tr>
      <w:tr w:rsidR="00CF4403" w:rsidRPr="009C6982" w14:paraId="6CCBD32C" w14:textId="77777777" w:rsidTr="00CF4403">
        <w:trPr>
          <w:trHeight w:val="255"/>
        </w:trPr>
        <w:tc>
          <w:tcPr>
            <w:tcW w:w="1034" w:type="dxa"/>
          </w:tcPr>
          <w:p w14:paraId="23CDC8DF" w14:textId="77777777" w:rsidR="00CF4403" w:rsidRPr="009C6982" w:rsidRDefault="00CF4403" w:rsidP="00D92F42">
            <w:pPr>
              <w:jc w:val="center"/>
            </w:pPr>
            <w:r w:rsidRPr="009C6982">
              <w:t>ns</w:t>
            </w:r>
          </w:p>
        </w:tc>
        <w:tc>
          <w:tcPr>
            <w:tcW w:w="874" w:type="dxa"/>
          </w:tcPr>
          <w:p w14:paraId="289FE2F6" w14:textId="77777777" w:rsidR="00CF4403" w:rsidRPr="009C6982" w:rsidRDefault="00CF4403" w:rsidP="00D92F42">
            <w:pPr>
              <w:jc w:val="center"/>
            </w:pPr>
            <w:r w:rsidRPr="009C6982">
              <w:t>ns</w:t>
            </w:r>
          </w:p>
        </w:tc>
        <w:tc>
          <w:tcPr>
            <w:tcW w:w="900" w:type="dxa"/>
          </w:tcPr>
          <w:p w14:paraId="18D2C9F1" w14:textId="77777777" w:rsidR="00CF4403" w:rsidRPr="009C6982" w:rsidRDefault="00CF4403" w:rsidP="00D92F42">
            <w:pPr>
              <w:jc w:val="center"/>
            </w:pPr>
            <w:r w:rsidRPr="009C6982">
              <w:t>0.51</w:t>
            </w:r>
          </w:p>
        </w:tc>
        <w:tc>
          <w:tcPr>
            <w:tcW w:w="3780" w:type="dxa"/>
          </w:tcPr>
          <w:p w14:paraId="6999DC78" w14:textId="77777777" w:rsidR="00CF4403" w:rsidRPr="009C6982" w:rsidRDefault="00CF4403" w:rsidP="00D92F42">
            <w:r w:rsidRPr="009C6982">
              <w:t>Lennard-Jones repulsion of E164</w:t>
            </w:r>
          </w:p>
        </w:tc>
        <w:tc>
          <w:tcPr>
            <w:tcW w:w="1080" w:type="dxa"/>
          </w:tcPr>
          <w:p w14:paraId="4EABD118" w14:textId="77777777" w:rsidR="00CF4403" w:rsidRPr="009C6982" w:rsidRDefault="00CF4403" w:rsidP="00D92F42">
            <w:pPr>
              <w:jc w:val="center"/>
            </w:pPr>
            <w:r w:rsidRPr="009C6982">
              <w:t>0.83</w:t>
            </w:r>
          </w:p>
        </w:tc>
        <w:tc>
          <w:tcPr>
            <w:tcW w:w="1058" w:type="dxa"/>
          </w:tcPr>
          <w:p w14:paraId="308155F8" w14:textId="77777777" w:rsidR="00CF4403" w:rsidRPr="009C6982" w:rsidRDefault="00CF4403" w:rsidP="00D92F42">
            <w:pPr>
              <w:jc w:val="center"/>
            </w:pPr>
            <w:r w:rsidRPr="009C6982">
              <w:t>1.53</w:t>
            </w:r>
          </w:p>
        </w:tc>
      </w:tr>
    </w:tbl>
    <w:p w14:paraId="4B96D686" w14:textId="77777777" w:rsidR="00201544" w:rsidRDefault="00201544" w:rsidP="008C36CB">
      <w:pPr>
        <w:spacing w:line="480" w:lineRule="auto"/>
      </w:pPr>
    </w:p>
    <w:p w14:paraId="569DB475" w14:textId="77777777" w:rsidR="00DF34E5" w:rsidRPr="00794F66" w:rsidRDefault="00DF34E5" w:rsidP="008C36CB">
      <w:pPr>
        <w:spacing w:line="480" w:lineRule="auto"/>
        <w:rPr>
          <w:b/>
        </w:rPr>
      </w:pPr>
      <w:r w:rsidRPr="00794F66">
        <w:rPr>
          <w:b/>
        </w:rPr>
        <w:t>Table 1. Most informative structural features predicting each kinetic constant</w:t>
      </w:r>
    </w:p>
    <w:p w14:paraId="2BEDDDAD" w14:textId="65F753F4" w:rsidR="000D05AB" w:rsidRDefault="00DF34E5" w:rsidP="00557C11">
      <w:pPr>
        <w:spacing w:line="480" w:lineRule="auto"/>
      </w:pPr>
      <w:r>
        <w:t xml:space="preserve">For each mutant, 10 out of 100 models were selected based on the lowest total system energy. Fifty-nine structural features were calculated for the selected models and the most informative features were selected based on a constrained regularization technique (elastic net with bagging; see Methods). The table contains features that have been assigned non-zero weights during training (9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8 for </w:t>
      </w:r>
      <w:r w:rsidR="004F15C1" w:rsidRPr="00AE71AE">
        <w:rPr>
          <w:i/>
        </w:rPr>
        <w:t>k</w:t>
      </w:r>
      <w:r w:rsidR="004F15C1" w:rsidRPr="00AE71AE">
        <w:rPr>
          <w:vertAlign w:val="subscript"/>
        </w:rPr>
        <w:t>cat</w:t>
      </w:r>
      <w:r>
        <w:t xml:space="preserve">, 10 for </w:t>
      </w:r>
      <w:r w:rsidR="004F15C1">
        <w:t>K</w:t>
      </w:r>
      <w:r w:rsidR="004F15C1" w:rsidRPr="004F15C1">
        <w:rPr>
          <w:vertAlign w:val="subscript"/>
        </w:rPr>
        <w:t>M</w:t>
      </w:r>
      <w:r>
        <w:t xml:space="preserve">). </w:t>
      </w:r>
      <w:ins w:id="321" w:author="Justin Siegel" w:date="2015-05-17T19:21:00Z">
        <w:r w:rsidR="00557C11">
          <w:t xml:space="preserve">The weights are </w:t>
        </w:r>
      </w:ins>
      <w:ins w:id="322" w:author="Justin Siegel" w:date="2015-05-17T19:24:00Z">
        <w:r w:rsidR="00557C11">
          <w:t>multiplied</w:t>
        </w:r>
      </w:ins>
      <w:ins w:id="323" w:author="Justin Siegel" w:date="2015-05-17T19:21:00Z">
        <w:r w:rsidR="00557C11">
          <w:t xml:space="preserve"> by </w:t>
        </w:r>
      </w:ins>
      <w:ins w:id="324" w:author="Justin Siegel" w:date="2015-05-17T19:24:00Z">
        <w:r w:rsidR="00557C11">
          <w:t>a normalized form of the</w:t>
        </w:r>
      </w:ins>
      <w:ins w:id="325" w:author="Justin Siegel" w:date="2015-05-17T19:21:00Z">
        <w:r w:rsidR="00557C11">
          <w:t xml:space="preserve"> value</w:t>
        </w:r>
      </w:ins>
      <w:ins w:id="326" w:author="Justin Siegel" w:date="2015-05-17T19:24:00Z">
        <w:r w:rsidR="00557C11">
          <w:t xml:space="preserve"> (not shown)</w:t>
        </w:r>
      </w:ins>
      <w:ins w:id="327" w:author="Justin Siegel" w:date="2015-05-17T19:21:00Z">
        <w:r w:rsidR="00557C11">
          <w:t>, and can therefore indicate both a positive or negative relationship.  For</w:t>
        </w:r>
      </w:ins>
      <w:ins w:id="328" w:author="Justin Siegel" w:date="2015-05-17T19:25:00Z">
        <w:r w:rsidR="00557C11">
          <w:t xml:space="preserve"> </w:t>
        </w:r>
        <w:r w:rsidR="00557C11">
          <w:lastRenderedPageBreak/>
          <w:t>example,</w:t>
        </w:r>
      </w:ins>
      <w:ins w:id="329" w:author="Justin Siegel" w:date="2015-05-17T19:21:00Z">
        <w:r w:rsidR="00557C11">
          <w:t xml:space="preserve"> </w:t>
        </w:r>
      </w:ins>
      <w:ins w:id="330" w:author="Justin Siegel" w:date="2015-05-17T19:25:00Z">
        <w:r w:rsidR="00557C11">
          <w:t>a</w:t>
        </w:r>
      </w:ins>
      <w:ins w:id="331" w:author="Justin Siegel" w:date="2015-05-17T19:26:00Z">
        <w:r w:rsidR="00557C11">
          <w:t xml:space="preserve"> negative weight for hydrogen bonding is </w:t>
        </w:r>
      </w:ins>
      <w:ins w:id="332" w:author="Justin Siegel" w:date="2015-05-17T19:27:00Z">
        <w:r w:rsidR="00557C11">
          <w:t>consistent</w:t>
        </w:r>
      </w:ins>
      <w:ins w:id="333" w:author="Justin Siegel" w:date="2015-05-17T19:26:00Z">
        <w:r w:rsidR="00557C11">
          <w:t xml:space="preserve"> with a positive correlation to hydrogen bonding where a smaller number indicates more hydrogen bonding is occurring. </w:t>
        </w:r>
      </w:ins>
      <w:ins w:id="334" w:author="Justin Siegel" w:date="2015-05-17T19:27:00Z">
        <w:r w:rsidR="00557C11">
          <w:t>Inversely</w:t>
        </w:r>
      </w:ins>
      <w:ins w:id="335" w:author="Justin Siegel" w:date="2015-05-17T19:22:00Z">
        <w:r w:rsidR="00557C11">
          <w:t xml:space="preserve">, </w:t>
        </w:r>
      </w:ins>
      <w:ins w:id="336" w:author="Justin Siegel" w:date="2015-05-17T19:27:00Z">
        <w:r w:rsidR="00557C11">
          <w:t>a positive weight for packing would indicate a positive correlation since a larger value indicates a system with fewer voids.</w:t>
        </w:r>
      </w:ins>
      <w:ins w:id="337" w:author="Justin Siegel" w:date="2015-05-17T19:23:00Z">
        <w:r w:rsidR="00557C11">
          <w:t xml:space="preserve"> </w:t>
        </w:r>
      </w:ins>
      <w:r>
        <w:t>The relative contribution of each feature in determining the kinetic constant is given as a normalized weight (columns 1-3). Column 4 provides a description of each feature, and columns 5 and 6 show the range of observed values in the training dataset.</w:t>
      </w:r>
      <w:ins w:id="338" w:author="Justin Siegel" w:date="2015-05-17T19:21:00Z">
        <w:r w:rsidR="00557C11">
          <w:t xml:space="preserve"> </w:t>
        </w:r>
      </w:ins>
      <w:r>
        <w:t xml:space="preserve">The full feature table is available in Supplemental Table </w:t>
      </w:r>
      <w:r w:rsidR="000935EF">
        <w:t>2</w:t>
      </w:r>
      <w:r>
        <w:t>.</w:t>
      </w:r>
      <w:r w:rsidR="00AF585E">
        <w:t xml:space="preserve"> </w:t>
      </w:r>
      <w:r w:rsidRPr="005C44A4">
        <w:rPr>
          <w:i/>
        </w:rPr>
        <w:t>ns=featu</w:t>
      </w:r>
      <w:r w:rsidR="00781200" w:rsidRPr="005C44A4">
        <w:rPr>
          <w:i/>
        </w:rPr>
        <w:t>re not selected by the algorithm</w:t>
      </w:r>
    </w:p>
    <w:p w14:paraId="70BB8EDB" w14:textId="77777777" w:rsidR="00696E24" w:rsidRDefault="00696E24" w:rsidP="00B25899">
      <w:pPr>
        <w:spacing w:line="480" w:lineRule="auto"/>
      </w:pPr>
    </w:p>
    <w:p w14:paraId="33F080F8" w14:textId="7DA29810" w:rsidR="00696E24" w:rsidRPr="00781200" w:rsidRDefault="00781200" w:rsidP="00B25899">
      <w:pPr>
        <w:spacing w:line="480" w:lineRule="auto"/>
        <w:rPr>
          <w:b/>
        </w:rPr>
      </w:pPr>
      <w:r w:rsidRPr="00781200">
        <w:rPr>
          <w:b/>
        </w:rPr>
        <w:t>REFERENCES</w:t>
      </w:r>
    </w:p>
    <w:p w14:paraId="6A80D644" w14:textId="77777777" w:rsidR="004A477D" w:rsidRPr="004A477D" w:rsidRDefault="00696E24" w:rsidP="004A477D">
      <w:pPr>
        <w:pStyle w:val="EndNoteBibliography"/>
        <w:rPr>
          <w:noProof/>
        </w:rPr>
      </w:pPr>
      <w:r>
        <w:fldChar w:fldCharType="begin"/>
      </w:r>
      <w:r>
        <w:instrText xml:space="preserve"> ADDIN EN.REFLIST </w:instrText>
      </w:r>
      <w:r>
        <w:fldChar w:fldCharType="separate"/>
      </w:r>
      <w:r w:rsidR="004A477D" w:rsidRPr="004A477D">
        <w:rPr>
          <w:noProof/>
        </w:rPr>
        <w:t>1.</w:t>
      </w:r>
      <w:r w:rsidR="004A477D" w:rsidRPr="004A477D">
        <w:rPr>
          <w:noProof/>
        </w:rPr>
        <w:tab/>
        <w:t xml:space="preserve">Mak, W. S.; Siegel, J. B., Computational enzyme design: Transitioning from catalytic proteins to enzymes. </w:t>
      </w:r>
      <w:r w:rsidR="004A477D" w:rsidRPr="004A477D">
        <w:rPr>
          <w:i/>
          <w:noProof/>
        </w:rPr>
        <w:t xml:space="preserve">Current opinion in structural biology </w:t>
      </w:r>
      <w:r w:rsidR="004A477D" w:rsidRPr="004A477D">
        <w:rPr>
          <w:b/>
          <w:noProof/>
        </w:rPr>
        <w:t>2014,</w:t>
      </w:r>
      <w:r w:rsidR="004A477D" w:rsidRPr="004A477D">
        <w:rPr>
          <w:noProof/>
        </w:rPr>
        <w:t xml:space="preserve"> </w:t>
      </w:r>
      <w:r w:rsidR="004A477D" w:rsidRPr="004A477D">
        <w:rPr>
          <w:i/>
          <w:noProof/>
        </w:rPr>
        <w:t>27</w:t>
      </w:r>
      <w:r w:rsidR="004A477D" w:rsidRPr="004A477D">
        <w:rPr>
          <w:noProof/>
        </w:rPr>
        <w:t>, 87-94.</w:t>
      </w:r>
    </w:p>
    <w:p w14:paraId="7B0842BC" w14:textId="77777777" w:rsidR="004A477D" w:rsidRPr="004A477D" w:rsidRDefault="004A477D" w:rsidP="004A477D">
      <w:pPr>
        <w:pStyle w:val="EndNoteBibliography"/>
        <w:rPr>
          <w:noProof/>
        </w:rPr>
      </w:pPr>
      <w:r w:rsidRPr="004A477D">
        <w:rPr>
          <w:noProof/>
        </w:rPr>
        <w:t>2.</w:t>
      </w:r>
      <w:r w:rsidRPr="004A477D">
        <w:rPr>
          <w:noProof/>
        </w:rPr>
        <w:tab/>
        <w:t xml:space="preserve">Siegel, J. B.; Smith, A. L.; Poust, S.; Wargacki, A. J.; Bar-Even, A.; Louw, C.; Shen, B. W.; Eiben, C. B.; Tran, H. M.; Noor, E.; Gallaher, J. L.; Bale, J.; Yoshikuni, Y.; Gelb, M. H.; Keasling, J. D.; Stoddard, B. L.; Lidstrom, M. E.; Baker, D., Computational protein design enables a novel one-carbon assimilation pathway. In </w:t>
      </w:r>
      <w:r w:rsidRPr="004A477D">
        <w:rPr>
          <w:i/>
          <w:noProof/>
        </w:rPr>
        <w:t>PNAS</w:t>
      </w:r>
      <w:r w:rsidRPr="004A477D">
        <w:rPr>
          <w:noProof/>
        </w:rPr>
        <w:t>, National Acad Sciences: 2015; Vol. 112, pp 3704-3709.</w:t>
      </w:r>
    </w:p>
    <w:p w14:paraId="0742BDB2" w14:textId="77777777" w:rsidR="004A477D" w:rsidRPr="004A477D" w:rsidRDefault="004A477D" w:rsidP="004A477D">
      <w:pPr>
        <w:pStyle w:val="EndNoteBibliography"/>
        <w:rPr>
          <w:noProof/>
        </w:rPr>
      </w:pPr>
      <w:r w:rsidRPr="004A477D">
        <w:rPr>
          <w:noProof/>
        </w:rPr>
        <w:t>3.</w:t>
      </w:r>
      <w:r w:rsidRPr="004A477D">
        <w:rPr>
          <w:noProof/>
        </w:rPr>
        <w:tab/>
        <w:t xml:space="preserve">Damborsky, J.; Brezovsky, J., Computational tools for designing and engineering enzymes. In </w:t>
      </w:r>
      <w:r w:rsidRPr="004A477D">
        <w:rPr>
          <w:i/>
          <w:noProof/>
        </w:rPr>
        <w:t>Current Opinion in Chemical Biology</w:t>
      </w:r>
      <w:r w:rsidRPr="004A477D">
        <w:rPr>
          <w:noProof/>
        </w:rPr>
        <w:t>, 2014; Vol. 19, pp 8-16.</w:t>
      </w:r>
    </w:p>
    <w:p w14:paraId="54AE3CA2" w14:textId="77777777" w:rsidR="004A477D" w:rsidRPr="004A477D" w:rsidRDefault="004A477D" w:rsidP="004A477D">
      <w:pPr>
        <w:pStyle w:val="EndNoteBibliography"/>
        <w:rPr>
          <w:noProof/>
        </w:rPr>
      </w:pPr>
      <w:r w:rsidRPr="004A477D">
        <w:rPr>
          <w:noProof/>
        </w:rPr>
        <w:t>4.</w:t>
      </w:r>
      <w:r w:rsidRPr="004A477D">
        <w:rPr>
          <w:noProof/>
        </w:rPr>
        <w:tab/>
        <w:t xml:space="preserve">Gordon, S. R.; Stanley, E. J.; Wolf, S.; Toland, A.; Wu, S. J.; Hadidi, D.; Mills, J. H.; Baker, D.; Pultz, I. S.; Siegel, J. B., Computational Design of an α-Gliadin Peptidase. In </w:t>
      </w:r>
      <w:r w:rsidRPr="004A477D">
        <w:rPr>
          <w:i/>
          <w:noProof/>
        </w:rPr>
        <w:t>J. Am. Chem. Soc.</w:t>
      </w:r>
      <w:r w:rsidRPr="004A477D">
        <w:rPr>
          <w:noProof/>
        </w:rPr>
        <w:t>, American Chemical Society: 2012; Vol. 134, pp 20513-20520.</w:t>
      </w:r>
    </w:p>
    <w:p w14:paraId="55D90C37" w14:textId="77777777" w:rsidR="004A477D" w:rsidRPr="004A477D" w:rsidRDefault="004A477D" w:rsidP="004A477D">
      <w:pPr>
        <w:pStyle w:val="EndNoteBibliography"/>
        <w:rPr>
          <w:noProof/>
        </w:rPr>
      </w:pPr>
      <w:r w:rsidRPr="004A477D">
        <w:rPr>
          <w:noProof/>
        </w:rPr>
        <w:t>5.</w:t>
      </w:r>
      <w:r w:rsidRPr="004A477D">
        <w:rPr>
          <w:noProof/>
        </w:rPr>
        <w:tab/>
        <w:t xml:space="preserve">Marcheschi, R. J.; Li, H.; Zhang, K.; Noey, E. L.; Kim, S.; Chaubey, A.; Houk, K. N.; Liao, J. C., A Synthetic Recursive “+1” Pathway for Carbon Chain Elongation. In </w:t>
      </w:r>
      <w:r w:rsidRPr="004A477D">
        <w:rPr>
          <w:i/>
          <w:noProof/>
        </w:rPr>
        <w:t>ACS Chem. Biol.</w:t>
      </w:r>
      <w:r w:rsidRPr="004A477D">
        <w:rPr>
          <w:noProof/>
        </w:rPr>
        <w:t>, American Chemical Society: 2012; Vol. 7, pp 689-697.</w:t>
      </w:r>
    </w:p>
    <w:p w14:paraId="3B58FC79" w14:textId="77777777" w:rsidR="004A477D" w:rsidRPr="004A477D" w:rsidRDefault="004A477D" w:rsidP="004A477D">
      <w:pPr>
        <w:pStyle w:val="EndNoteBibliography"/>
        <w:rPr>
          <w:noProof/>
        </w:rPr>
      </w:pPr>
      <w:r w:rsidRPr="004A477D">
        <w:rPr>
          <w:noProof/>
        </w:rPr>
        <w:t>6.</w:t>
      </w:r>
      <w:r w:rsidRPr="004A477D">
        <w:rPr>
          <w:noProof/>
        </w:rPr>
        <w:tab/>
        <w:t xml:space="preserve">Khare, S. D.; Kipnis, Y.; Greisen, P. J.; Takeuchi, R.; Ashani, Y.; Goldsmith, M.; Song, Y.; Gallaher, J. L.; Silman, I.; Leader, H.; Sussman, J. L.; Stoddard, B. L.; Tawfik, D. S.; Baker, D., Computational redesign of a mononuclear zinc metalloenzyme for organophosphate hydrolysis. In </w:t>
      </w:r>
      <w:r w:rsidRPr="004A477D">
        <w:rPr>
          <w:i/>
          <w:noProof/>
        </w:rPr>
        <w:t>Nature Chemical Biology</w:t>
      </w:r>
      <w:r w:rsidRPr="004A477D">
        <w:rPr>
          <w:noProof/>
        </w:rPr>
        <w:t>, Nature Publishing Group: 2012; Vol. 8, pp 294-300.</w:t>
      </w:r>
    </w:p>
    <w:p w14:paraId="71A71BE8" w14:textId="77777777" w:rsidR="004A477D" w:rsidRPr="004A477D" w:rsidRDefault="004A477D" w:rsidP="004A477D">
      <w:pPr>
        <w:pStyle w:val="EndNoteBibliography"/>
        <w:rPr>
          <w:noProof/>
        </w:rPr>
      </w:pPr>
      <w:r w:rsidRPr="004A477D">
        <w:rPr>
          <w:noProof/>
        </w:rPr>
        <w:t>7.</w:t>
      </w:r>
      <w:r w:rsidRPr="004A477D">
        <w:rPr>
          <w:noProof/>
        </w:rPr>
        <w:tab/>
        <w:t xml:space="preserve">Kumar, M. S.; Bava, K. A.; Gromiha, M. M.; Prabakaran, P.; Kitajima, K.; Uedaira, H.; Sarai, A., ProTherm and ProNIT: thermodynamic databases for proteins and protein–nucleic acid interactions. </w:t>
      </w:r>
      <w:r w:rsidRPr="004A477D">
        <w:rPr>
          <w:i/>
          <w:noProof/>
        </w:rPr>
        <w:t xml:space="preserve">Nucleic Acids Research </w:t>
      </w:r>
      <w:r w:rsidRPr="004A477D">
        <w:rPr>
          <w:b/>
          <w:noProof/>
        </w:rPr>
        <w:t>2006,</w:t>
      </w:r>
      <w:r w:rsidRPr="004A477D">
        <w:rPr>
          <w:noProof/>
        </w:rPr>
        <w:t xml:space="preserve"> </w:t>
      </w:r>
      <w:r w:rsidRPr="004A477D">
        <w:rPr>
          <w:i/>
          <w:noProof/>
        </w:rPr>
        <w:t>34</w:t>
      </w:r>
      <w:r w:rsidRPr="004A477D">
        <w:rPr>
          <w:noProof/>
        </w:rPr>
        <w:t xml:space="preserve"> (suppl 1), D204-D206.</w:t>
      </w:r>
    </w:p>
    <w:p w14:paraId="6C07C38D" w14:textId="77777777" w:rsidR="004A477D" w:rsidRPr="004A477D" w:rsidRDefault="004A477D" w:rsidP="004A477D">
      <w:pPr>
        <w:pStyle w:val="EndNoteBibliography"/>
        <w:rPr>
          <w:noProof/>
        </w:rPr>
      </w:pPr>
      <w:r w:rsidRPr="004A477D">
        <w:rPr>
          <w:rFonts w:hint="eastAsia"/>
          <w:noProof/>
        </w:rPr>
        <w:lastRenderedPageBreak/>
        <w:t>8.</w:t>
      </w:r>
      <w:r w:rsidRPr="004A477D">
        <w:rPr>
          <w:rFonts w:hint="eastAsia"/>
          <w:noProof/>
        </w:rPr>
        <w:tab/>
        <w:t>Kellogg, E. H.; Leaver</w:t>
      </w:r>
      <w:r w:rsidRPr="004A477D">
        <w:rPr>
          <w:rFonts w:hint="eastAsia"/>
          <w:noProof/>
        </w:rPr>
        <w:t>‐</w:t>
      </w:r>
      <w:r w:rsidRPr="004A477D">
        <w:rPr>
          <w:rFonts w:hint="eastAsia"/>
          <w:noProof/>
        </w:rPr>
        <w:t>Fay, A.; Baker, D., Role of conformational sampling in computing mutation</w:t>
      </w:r>
      <w:r w:rsidRPr="004A477D">
        <w:rPr>
          <w:rFonts w:hint="eastAsia"/>
          <w:noProof/>
        </w:rPr>
        <w:t>‐</w:t>
      </w:r>
      <w:r w:rsidRPr="004A477D">
        <w:rPr>
          <w:rFonts w:hint="eastAsia"/>
          <w:noProof/>
        </w:rPr>
        <w:t xml:space="preserve">induced changes in protein structure and stability. </w:t>
      </w:r>
      <w:r w:rsidRPr="004A477D">
        <w:rPr>
          <w:rFonts w:hint="eastAsia"/>
          <w:i/>
          <w:noProof/>
        </w:rPr>
        <w:t xml:space="preserve">Proteins: Structure, Function, and Bioinformatics </w:t>
      </w:r>
      <w:r w:rsidRPr="004A477D">
        <w:rPr>
          <w:rFonts w:hint="eastAsia"/>
          <w:b/>
          <w:noProof/>
        </w:rPr>
        <w:t>2011,</w:t>
      </w:r>
      <w:r w:rsidRPr="004A477D">
        <w:rPr>
          <w:rFonts w:hint="eastAsia"/>
          <w:noProof/>
        </w:rPr>
        <w:t xml:space="preserve"> </w:t>
      </w:r>
      <w:r w:rsidRPr="004A477D">
        <w:rPr>
          <w:rFonts w:hint="eastAsia"/>
          <w:i/>
          <w:noProof/>
        </w:rPr>
        <w:t>79</w:t>
      </w:r>
      <w:r w:rsidRPr="004A477D">
        <w:rPr>
          <w:noProof/>
        </w:rPr>
        <w:t xml:space="preserve"> (3), 830-838.</w:t>
      </w:r>
    </w:p>
    <w:p w14:paraId="0CAFB671" w14:textId="77777777" w:rsidR="004A477D" w:rsidRPr="004A477D" w:rsidRDefault="004A477D" w:rsidP="004A477D">
      <w:pPr>
        <w:pStyle w:val="EndNoteBibliography"/>
        <w:rPr>
          <w:noProof/>
        </w:rPr>
      </w:pPr>
      <w:r w:rsidRPr="004A477D">
        <w:rPr>
          <w:noProof/>
        </w:rPr>
        <w:t>9.</w:t>
      </w:r>
      <w:r w:rsidRPr="004A477D">
        <w:rPr>
          <w:noProof/>
        </w:rPr>
        <w:tab/>
        <w:t xml:space="preserve">Guerois, R.; Nielsen, J. E.; Serrano, L., Predicting changes in the stability of proteins and protein complexes: a study of more than 1000 mutations. </w:t>
      </w:r>
      <w:r w:rsidRPr="004A477D">
        <w:rPr>
          <w:i/>
          <w:noProof/>
        </w:rPr>
        <w:t xml:space="preserve">Journal of molecular biology </w:t>
      </w:r>
      <w:r w:rsidRPr="004A477D">
        <w:rPr>
          <w:b/>
          <w:noProof/>
        </w:rPr>
        <w:t>2002,</w:t>
      </w:r>
      <w:r w:rsidRPr="004A477D">
        <w:rPr>
          <w:noProof/>
        </w:rPr>
        <w:t xml:space="preserve"> </w:t>
      </w:r>
      <w:r w:rsidRPr="004A477D">
        <w:rPr>
          <w:i/>
          <w:noProof/>
        </w:rPr>
        <w:t>320</w:t>
      </w:r>
      <w:r w:rsidRPr="004A477D">
        <w:rPr>
          <w:noProof/>
        </w:rPr>
        <w:t xml:space="preserve"> (2), 369-387.</w:t>
      </w:r>
    </w:p>
    <w:p w14:paraId="47786D4B" w14:textId="77777777" w:rsidR="004A477D" w:rsidRPr="004A477D" w:rsidRDefault="004A477D" w:rsidP="004A477D">
      <w:pPr>
        <w:pStyle w:val="EndNoteBibliography"/>
        <w:rPr>
          <w:noProof/>
        </w:rPr>
      </w:pPr>
      <w:r w:rsidRPr="004A477D">
        <w:rPr>
          <w:noProof/>
        </w:rPr>
        <w:t>10.</w:t>
      </w:r>
      <w:r w:rsidRPr="004A477D">
        <w:rPr>
          <w:noProof/>
        </w:rPr>
        <w:tab/>
        <w:t xml:space="preserve">Isorna, P.; Polaina, J.; Latorre-García, L.; Cañada, F. J.; González, B.; Sanz-Aparicio, J., Crystal Structures of Paenibacillus polymyxa β-Glucosidase B Complexes Reveal the Molecular Basis of Substrate Specificity and Give New Insights into the Catalytic Machinery of Family I Glycosidases. In </w:t>
      </w:r>
      <w:r w:rsidRPr="004A477D">
        <w:rPr>
          <w:i/>
          <w:noProof/>
        </w:rPr>
        <w:t>Journal of Molecular Biology</w:t>
      </w:r>
      <w:r w:rsidRPr="004A477D">
        <w:rPr>
          <w:noProof/>
        </w:rPr>
        <w:t>, 2007; Vol. 371, pp 1204-1218.</w:t>
      </w:r>
    </w:p>
    <w:p w14:paraId="5E0D7B80" w14:textId="77777777" w:rsidR="004A477D" w:rsidRPr="004A477D" w:rsidRDefault="004A477D" w:rsidP="004A477D">
      <w:pPr>
        <w:pStyle w:val="EndNoteBibliography"/>
        <w:rPr>
          <w:noProof/>
        </w:rPr>
      </w:pPr>
      <w:r w:rsidRPr="004A477D">
        <w:rPr>
          <w:noProof/>
        </w:rPr>
        <w:t>11.</w:t>
      </w:r>
      <w:r w:rsidRPr="004A477D">
        <w:rPr>
          <w:noProof/>
        </w:rPr>
        <w:tab/>
        <w:t xml:space="preserve">Rye, C. S.; Withers, S. G., Glycosidase mechanisms. </w:t>
      </w:r>
      <w:r w:rsidRPr="004A477D">
        <w:rPr>
          <w:i/>
          <w:noProof/>
        </w:rPr>
        <w:t xml:space="preserve">Current opinion in chemical biology </w:t>
      </w:r>
      <w:r w:rsidRPr="004A477D">
        <w:rPr>
          <w:b/>
          <w:noProof/>
        </w:rPr>
        <w:t>2000,</w:t>
      </w:r>
      <w:r w:rsidRPr="004A477D">
        <w:rPr>
          <w:noProof/>
        </w:rPr>
        <w:t xml:space="preserve"> </w:t>
      </w:r>
      <w:r w:rsidRPr="004A477D">
        <w:rPr>
          <w:i/>
          <w:noProof/>
        </w:rPr>
        <w:t>4</w:t>
      </w:r>
      <w:r w:rsidRPr="004A477D">
        <w:rPr>
          <w:noProof/>
        </w:rPr>
        <w:t xml:space="preserve"> (5), 573-580.</w:t>
      </w:r>
    </w:p>
    <w:p w14:paraId="479E5011" w14:textId="77777777" w:rsidR="004A477D" w:rsidRPr="004A477D" w:rsidRDefault="004A477D" w:rsidP="004A477D">
      <w:pPr>
        <w:pStyle w:val="EndNoteBibliography"/>
        <w:rPr>
          <w:noProof/>
        </w:rPr>
      </w:pPr>
      <w:r w:rsidRPr="004A477D">
        <w:rPr>
          <w:noProof/>
        </w:rPr>
        <w:t>12.</w:t>
      </w:r>
      <w:r w:rsidRPr="004A477D">
        <w:rPr>
          <w:noProof/>
        </w:rPr>
        <w:tab/>
        <w:t xml:space="preserve">Wu, S. J.; Eiben, C. B.; Carra, J. H.; Huang, I.; Zong, D.; Liu, P.; Wu, C. T.; Nivala, J.; Dunbar, J.; Huber, T., Improvement of a potential anthrax therapeutic by computational protein design. </w:t>
      </w:r>
      <w:r w:rsidRPr="004A477D">
        <w:rPr>
          <w:i/>
          <w:noProof/>
        </w:rPr>
        <w:t xml:space="preserve">Journal of Biological Chemistry </w:t>
      </w:r>
      <w:r w:rsidRPr="004A477D">
        <w:rPr>
          <w:b/>
          <w:noProof/>
        </w:rPr>
        <w:t>2011,</w:t>
      </w:r>
      <w:r w:rsidRPr="004A477D">
        <w:rPr>
          <w:noProof/>
        </w:rPr>
        <w:t xml:space="preserve"> </w:t>
      </w:r>
      <w:r w:rsidRPr="004A477D">
        <w:rPr>
          <w:i/>
          <w:noProof/>
        </w:rPr>
        <w:t>286</w:t>
      </w:r>
      <w:r w:rsidRPr="004A477D">
        <w:rPr>
          <w:noProof/>
        </w:rPr>
        <w:t xml:space="preserve"> (37), 32586-32592.</w:t>
      </w:r>
    </w:p>
    <w:p w14:paraId="6F976558" w14:textId="77777777" w:rsidR="004A477D" w:rsidRPr="004A477D" w:rsidRDefault="004A477D" w:rsidP="004A477D">
      <w:pPr>
        <w:pStyle w:val="EndNoteBibliography"/>
        <w:rPr>
          <w:noProof/>
        </w:rPr>
      </w:pPr>
      <w:r w:rsidRPr="004A477D">
        <w:rPr>
          <w:noProof/>
        </w:rPr>
        <w:t>13.</w:t>
      </w:r>
      <w:r w:rsidRPr="004A477D">
        <w:rPr>
          <w:noProof/>
        </w:rPr>
        <w:tab/>
        <w:t xml:space="preserve">Kunkel, T. A., Rapid and efficient site-specific mutagenesis without phenotypic selection. </w:t>
      </w:r>
      <w:r w:rsidRPr="004A477D">
        <w:rPr>
          <w:i/>
          <w:noProof/>
        </w:rPr>
        <w:t xml:space="preserve">Proceedings of the National Academy of Sciences </w:t>
      </w:r>
      <w:r w:rsidRPr="004A477D">
        <w:rPr>
          <w:b/>
          <w:noProof/>
        </w:rPr>
        <w:t>1985,</w:t>
      </w:r>
      <w:r w:rsidRPr="004A477D">
        <w:rPr>
          <w:noProof/>
        </w:rPr>
        <w:t xml:space="preserve"> </w:t>
      </w:r>
      <w:r w:rsidRPr="004A477D">
        <w:rPr>
          <w:i/>
          <w:noProof/>
        </w:rPr>
        <w:t>82</w:t>
      </w:r>
      <w:r w:rsidRPr="004A477D">
        <w:rPr>
          <w:noProof/>
        </w:rPr>
        <w:t xml:space="preserve"> (2), 488-492.</w:t>
      </w:r>
    </w:p>
    <w:p w14:paraId="1115958D" w14:textId="77777777" w:rsidR="004A477D" w:rsidRPr="004A477D" w:rsidRDefault="004A477D" w:rsidP="004A477D">
      <w:pPr>
        <w:pStyle w:val="EndNoteBibliography"/>
        <w:rPr>
          <w:noProof/>
        </w:rPr>
      </w:pPr>
      <w:r w:rsidRPr="004A477D">
        <w:rPr>
          <w:noProof/>
        </w:rPr>
        <w:t>14.</w:t>
      </w:r>
      <w:r w:rsidRPr="004A477D">
        <w:rPr>
          <w:noProof/>
        </w:rPr>
        <w:tab/>
        <w:t xml:space="preserve">Warshel, A.; Sharma, P. K.; Kato, M.; Xiang, Y.; Liu, H., Electrostatic basis for enzyme catalysis. In </w:t>
      </w:r>
      <w:r w:rsidRPr="004A477D">
        <w:rPr>
          <w:i/>
          <w:noProof/>
        </w:rPr>
        <w:t>Chemical …</w:t>
      </w:r>
      <w:r w:rsidRPr="004A477D">
        <w:rPr>
          <w:noProof/>
        </w:rPr>
        <w:t>, 2006.</w:t>
      </w:r>
    </w:p>
    <w:p w14:paraId="4CC79C3F" w14:textId="77777777" w:rsidR="004A477D" w:rsidRPr="004A477D" w:rsidRDefault="004A477D" w:rsidP="004A477D">
      <w:pPr>
        <w:pStyle w:val="EndNoteBibliography"/>
        <w:rPr>
          <w:noProof/>
        </w:rPr>
      </w:pPr>
      <w:r w:rsidRPr="004A477D">
        <w:rPr>
          <w:noProof/>
        </w:rPr>
        <w:t>15.</w:t>
      </w:r>
      <w:r w:rsidRPr="004A477D">
        <w:rPr>
          <w:noProof/>
        </w:rPr>
        <w:tab/>
        <w:t xml:space="preserve">Fersht, A., </w:t>
      </w:r>
      <w:r w:rsidRPr="004A477D">
        <w:rPr>
          <w:i/>
          <w:noProof/>
        </w:rPr>
        <w:t>Structure and mechanism in protein science: a guide to enzyme catalysis and protein folding</w:t>
      </w:r>
      <w:r w:rsidRPr="004A477D">
        <w:rPr>
          <w:noProof/>
        </w:rPr>
        <w:t>. Macmillan: 1999.</w:t>
      </w:r>
    </w:p>
    <w:p w14:paraId="4C065EEC" w14:textId="77777777" w:rsidR="004A477D" w:rsidRPr="004A477D" w:rsidRDefault="004A477D" w:rsidP="004A477D">
      <w:pPr>
        <w:pStyle w:val="EndNoteBibliography"/>
        <w:rPr>
          <w:noProof/>
        </w:rPr>
      </w:pPr>
      <w:r w:rsidRPr="004A477D">
        <w:rPr>
          <w:noProof/>
        </w:rPr>
        <w:t>16.</w:t>
      </w:r>
      <w:r w:rsidRPr="004A477D">
        <w:rPr>
          <w:noProof/>
        </w:rPr>
        <w:tab/>
        <w:t xml:space="preserve">McCarter, J. D.; Withers, S. G., Mechanisms of enzymatic glycoside hydrolysis. </w:t>
      </w:r>
      <w:r w:rsidRPr="004A477D">
        <w:rPr>
          <w:i/>
          <w:noProof/>
        </w:rPr>
        <w:t xml:space="preserve">Curr Opin Struct Biol </w:t>
      </w:r>
      <w:r w:rsidRPr="004A477D">
        <w:rPr>
          <w:b/>
          <w:noProof/>
        </w:rPr>
        <w:t>1994,</w:t>
      </w:r>
      <w:r w:rsidRPr="004A477D">
        <w:rPr>
          <w:noProof/>
        </w:rPr>
        <w:t xml:space="preserve"> </w:t>
      </w:r>
      <w:r w:rsidRPr="004A477D">
        <w:rPr>
          <w:i/>
          <w:noProof/>
        </w:rPr>
        <w:t>4</w:t>
      </w:r>
      <w:r w:rsidRPr="004A477D">
        <w:rPr>
          <w:noProof/>
        </w:rPr>
        <w:t xml:space="preserve"> (6), 885-92.</w:t>
      </w:r>
    </w:p>
    <w:p w14:paraId="44274FCA" w14:textId="77777777" w:rsidR="004A477D" w:rsidRPr="004A477D" w:rsidRDefault="004A477D" w:rsidP="004A477D">
      <w:pPr>
        <w:pStyle w:val="EndNoteBibliography"/>
        <w:rPr>
          <w:noProof/>
        </w:rPr>
      </w:pPr>
      <w:r w:rsidRPr="004A477D">
        <w:rPr>
          <w:noProof/>
        </w:rPr>
        <w:t>17.</w:t>
      </w:r>
      <w:r w:rsidRPr="004A477D">
        <w:rPr>
          <w:noProof/>
        </w:rPr>
        <w:tab/>
        <w:t xml:space="preserve">Mesecar, A. D.; Stoddard, B. L.; Koshland, D. E., Jr., Orbital steering in the catalytic power of enzymes: small structural changes with large catalytic consequences. </w:t>
      </w:r>
      <w:r w:rsidRPr="004A477D">
        <w:rPr>
          <w:i/>
          <w:noProof/>
        </w:rPr>
        <w:t xml:space="preserve">Science (New York, N.Y.) </w:t>
      </w:r>
      <w:r w:rsidRPr="004A477D">
        <w:rPr>
          <w:b/>
          <w:noProof/>
        </w:rPr>
        <w:t>1997,</w:t>
      </w:r>
      <w:r w:rsidRPr="004A477D">
        <w:rPr>
          <w:noProof/>
        </w:rPr>
        <w:t xml:space="preserve"> </w:t>
      </w:r>
      <w:r w:rsidRPr="004A477D">
        <w:rPr>
          <w:i/>
          <w:noProof/>
        </w:rPr>
        <w:t>277</w:t>
      </w:r>
      <w:r w:rsidRPr="004A477D">
        <w:rPr>
          <w:noProof/>
        </w:rPr>
        <w:t xml:space="preserve"> (5323), 202-6.</w:t>
      </w:r>
    </w:p>
    <w:p w14:paraId="6CF02D16" w14:textId="77777777" w:rsidR="004A477D" w:rsidRPr="004A477D" w:rsidRDefault="004A477D" w:rsidP="004A477D">
      <w:pPr>
        <w:pStyle w:val="EndNoteBibliography"/>
        <w:rPr>
          <w:noProof/>
        </w:rPr>
      </w:pPr>
      <w:r w:rsidRPr="004A477D">
        <w:rPr>
          <w:noProof/>
        </w:rPr>
        <w:t>18.</w:t>
      </w:r>
      <w:r w:rsidRPr="004A477D">
        <w:rPr>
          <w:noProof/>
        </w:rPr>
        <w:tab/>
        <w:t xml:space="preserve">Sunden, F.; Peck, A.; Salzman, J.; Ressl, S.; Herschlag, D.; Kuriyan, J., Extensive site-directed mutagenesis reveals interconnected functional units in the Alkaline Phosphatase active site. In </w:t>
      </w:r>
      <w:r w:rsidRPr="004A477D">
        <w:rPr>
          <w:i/>
          <w:noProof/>
        </w:rPr>
        <w:t>eLife Sciences</w:t>
      </w:r>
      <w:r w:rsidRPr="004A477D">
        <w:rPr>
          <w:noProof/>
        </w:rPr>
        <w:t>, eLife Sciences Publications Limited: 2015; Vol. 4, p e06181.</w:t>
      </w:r>
    </w:p>
    <w:p w14:paraId="3AAECC37" w14:textId="77777777" w:rsidR="004A477D" w:rsidRPr="004A477D" w:rsidRDefault="004A477D" w:rsidP="004A477D">
      <w:pPr>
        <w:pStyle w:val="EndNoteBibliography"/>
        <w:rPr>
          <w:noProof/>
        </w:rPr>
      </w:pPr>
      <w:r w:rsidRPr="004A477D">
        <w:rPr>
          <w:noProof/>
        </w:rPr>
        <w:t>19.</w:t>
      </w:r>
      <w:r w:rsidRPr="004A477D">
        <w:rPr>
          <w:noProof/>
        </w:rPr>
        <w:tab/>
        <w:t xml:space="preserve">Stiffler, M. A.; Hekstra, D. R.; Ranganathan, R., Evolvability as a Function of Purifying Selection in TEM-1 β-Lactamase. </w:t>
      </w:r>
      <w:r w:rsidRPr="004A477D">
        <w:rPr>
          <w:i/>
          <w:noProof/>
        </w:rPr>
        <w:t xml:space="preserve">Cell </w:t>
      </w:r>
      <w:r w:rsidRPr="004A477D">
        <w:rPr>
          <w:b/>
          <w:noProof/>
        </w:rPr>
        <w:t>2015,</w:t>
      </w:r>
      <w:r w:rsidRPr="004A477D">
        <w:rPr>
          <w:noProof/>
        </w:rPr>
        <w:t xml:space="preserve"> </w:t>
      </w:r>
      <w:r w:rsidRPr="004A477D">
        <w:rPr>
          <w:i/>
          <w:noProof/>
        </w:rPr>
        <w:t>160</w:t>
      </w:r>
      <w:r w:rsidRPr="004A477D">
        <w:rPr>
          <w:noProof/>
        </w:rPr>
        <w:t xml:space="preserve"> (5), 882-892.</w:t>
      </w:r>
    </w:p>
    <w:p w14:paraId="3189BFD0" w14:textId="77777777" w:rsidR="004A477D" w:rsidRPr="004A477D" w:rsidRDefault="004A477D" w:rsidP="004A477D">
      <w:pPr>
        <w:pStyle w:val="EndNoteBibliography"/>
        <w:rPr>
          <w:noProof/>
        </w:rPr>
      </w:pPr>
      <w:r w:rsidRPr="004A477D">
        <w:rPr>
          <w:noProof/>
        </w:rPr>
        <w:t>20.</w:t>
      </w:r>
      <w:r w:rsidRPr="004A477D">
        <w:rPr>
          <w:noProof/>
        </w:rPr>
        <w:tab/>
        <w:t xml:space="preserve">Gibson, D. G.; Young, L.; Chuang, R.-Y.; Venter, J. C.; Hutchison, C. A.; Smith, H. O., Enzymatic assembly of DNA molecules up to several hundred kilobases. </w:t>
      </w:r>
      <w:r w:rsidRPr="004A477D">
        <w:rPr>
          <w:i/>
          <w:noProof/>
        </w:rPr>
        <w:t xml:space="preserve">Nature methods </w:t>
      </w:r>
      <w:r w:rsidRPr="004A477D">
        <w:rPr>
          <w:b/>
          <w:noProof/>
        </w:rPr>
        <w:t>2009,</w:t>
      </w:r>
      <w:r w:rsidRPr="004A477D">
        <w:rPr>
          <w:noProof/>
        </w:rPr>
        <w:t xml:space="preserve"> </w:t>
      </w:r>
      <w:r w:rsidRPr="004A477D">
        <w:rPr>
          <w:i/>
          <w:noProof/>
        </w:rPr>
        <w:t>6</w:t>
      </w:r>
      <w:r w:rsidRPr="004A477D">
        <w:rPr>
          <w:noProof/>
        </w:rPr>
        <w:t xml:space="preserve"> (5), 343-345.</w:t>
      </w:r>
    </w:p>
    <w:p w14:paraId="1C01DD95" w14:textId="77777777" w:rsidR="004A477D" w:rsidRPr="004A477D" w:rsidRDefault="004A477D" w:rsidP="004A477D">
      <w:pPr>
        <w:pStyle w:val="EndNoteBibliography"/>
        <w:rPr>
          <w:noProof/>
        </w:rPr>
      </w:pPr>
      <w:r w:rsidRPr="004A477D">
        <w:rPr>
          <w:noProof/>
        </w:rPr>
        <w:t>21.</w:t>
      </w:r>
      <w:r w:rsidRPr="004A477D">
        <w:rPr>
          <w:noProof/>
        </w:rPr>
        <w:tab/>
        <w:t xml:space="preserve">DeLano, W. L., The PyMOL molecular graphics system. </w:t>
      </w:r>
      <w:r w:rsidRPr="004A477D">
        <w:rPr>
          <w:b/>
          <w:noProof/>
        </w:rPr>
        <w:t>2002</w:t>
      </w:r>
      <w:r w:rsidRPr="004A477D">
        <w:rPr>
          <w:noProof/>
        </w:rPr>
        <w:t>.</w:t>
      </w:r>
    </w:p>
    <w:p w14:paraId="5F5E00A0" w14:textId="0C906F13" w:rsidR="000D05AB" w:rsidRDefault="00696E24" w:rsidP="00B25899">
      <w:pPr>
        <w:spacing w:line="480" w:lineRule="auto"/>
      </w:pPr>
      <w:r>
        <w:fldChar w:fldCharType="end"/>
      </w:r>
    </w:p>
    <w:sectPr w:rsidR="000D05AB" w:rsidSect="00014BDA">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0" w:author="Alex" w:date="2015-05-18T16:33:00Z" w:initials="A">
    <w:p w14:paraId="18404518" w14:textId="56129471" w:rsidR="002C6335" w:rsidRDefault="002C6335">
      <w:pPr>
        <w:pStyle w:val="CommentText"/>
      </w:pPr>
      <w:r>
        <w:rPr>
          <w:rStyle w:val="CommentReference"/>
        </w:rPr>
        <w:annotationRef/>
      </w:r>
      <w:r>
        <w:t>Yep, this figure was drawn from the lowest energy of 100 Rosetta models used to do the machine learning, not a Foldit model! (Same with B and C.)</w:t>
      </w:r>
    </w:p>
  </w:comment>
  <w:comment w:id="105" w:author="Alex" w:date="2015-05-18T17:01:00Z" w:initials="A">
    <w:p w14:paraId="3E865BD1" w14:textId="1E14C85C" w:rsidR="002C6335" w:rsidRDefault="002C6335">
      <w:pPr>
        <w:pStyle w:val="CommentText"/>
      </w:pPr>
      <w:r>
        <w:rPr>
          <w:rStyle w:val="CommentReference"/>
        </w:rPr>
        <w:annotationRef/>
      </w:r>
      <w:r>
        <w:t>Got it, added the conservation analysis as Supp Table 3.</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lias tagkopoulos">
    <w15:presenceInfo w15:providerId="Windows Live" w15:userId="158847af8a33af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3"/>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lt;/item&gt;&lt;item&gt;3&lt;/item&gt;&lt;item&gt;4&lt;/item&gt;&lt;item&gt;6&lt;/item&gt;&lt;item&gt;7&lt;/item&gt;&lt;item&gt;8&lt;/item&gt;&lt;item&gt;11&lt;/item&gt;&lt;item&gt;12&lt;/item&gt;&lt;item&gt;15&lt;/item&gt;&lt;item&gt;17&lt;/item&gt;&lt;item&gt;18&lt;/item&gt;&lt;item&gt;19&lt;/item&gt;&lt;item&gt;21&lt;/item&gt;&lt;item&gt;22&lt;/item&gt;&lt;item&gt;23&lt;/item&gt;&lt;item&gt;24&lt;/item&gt;&lt;item&gt;25&lt;/item&gt;&lt;item&gt;26&lt;/item&gt;&lt;item&gt;32&lt;/item&gt;&lt;item&gt;33&lt;/item&gt;&lt;item&gt;34&lt;/item&gt;&lt;/record-ids&gt;&lt;/item&gt;&lt;/Libraries&gt;"/>
  </w:docVars>
  <w:rsids>
    <w:rsidRoot w:val="00DF34E5"/>
    <w:rsid w:val="0000171F"/>
    <w:rsid w:val="0001221D"/>
    <w:rsid w:val="00014BDA"/>
    <w:rsid w:val="0002524B"/>
    <w:rsid w:val="00031D61"/>
    <w:rsid w:val="00045EB9"/>
    <w:rsid w:val="00052C31"/>
    <w:rsid w:val="00077F77"/>
    <w:rsid w:val="000821C2"/>
    <w:rsid w:val="00086851"/>
    <w:rsid w:val="000935EF"/>
    <w:rsid w:val="000955ED"/>
    <w:rsid w:val="000A18D3"/>
    <w:rsid w:val="000C62FC"/>
    <w:rsid w:val="000D05AB"/>
    <w:rsid w:val="000D16BA"/>
    <w:rsid w:val="000E4A77"/>
    <w:rsid w:val="000E5CDA"/>
    <w:rsid w:val="001112F9"/>
    <w:rsid w:val="00114C36"/>
    <w:rsid w:val="00132354"/>
    <w:rsid w:val="00152501"/>
    <w:rsid w:val="001750FD"/>
    <w:rsid w:val="00186323"/>
    <w:rsid w:val="00190869"/>
    <w:rsid w:val="00197777"/>
    <w:rsid w:val="001A2DA7"/>
    <w:rsid w:val="001C54BB"/>
    <w:rsid w:val="001F1063"/>
    <w:rsid w:val="001F22B9"/>
    <w:rsid w:val="00201544"/>
    <w:rsid w:val="00224C00"/>
    <w:rsid w:val="00226CF0"/>
    <w:rsid w:val="00245378"/>
    <w:rsid w:val="002510CC"/>
    <w:rsid w:val="0026341F"/>
    <w:rsid w:val="00272363"/>
    <w:rsid w:val="002866B9"/>
    <w:rsid w:val="00291C66"/>
    <w:rsid w:val="002A23EA"/>
    <w:rsid w:val="002C6335"/>
    <w:rsid w:val="002D7F81"/>
    <w:rsid w:val="00312061"/>
    <w:rsid w:val="00314013"/>
    <w:rsid w:val="00325684"/>
    <w:rsid w:val="00342F97"/>
    <w:rsid w:val="003451AD"/>
    <w:rsid w:val="00354D86"/>
    <w:rsid w:val="00383E10"/>
    <w:rsid w:val="003B2366"/>
    <w:rsid w:val="003E150D"/>
    <w:rsid w:val="003F0B2D"/>
    <w:rsid w:val="003F15E3"/>
    <w:rsid w:val="0040061F"/>
    <w:rsid w:val="00457A0B"/>
    <w:rsid w:val="00491D69"/>
    <w:rsid w:val="004A2BB3"/>
    <w:rsid w:val="004A477D"/>
    <w:rsid w:val="004A52E3"/>
    <w:rsid w:val="004D15E9"/>
    <w:rsid w:val="004F15C1"/>
    <w:rsid w:val="005003CC"/>
    <w:rsid w:val="005061E7"/>
    <w:rsid w:val="00514702"/>
    <w:rsid w:val="00515B0C"/>
    <w:rsid w:val="005352D3"/>
    <w:rsid w:val="00557C11"/>
    <w:rsid w:val="005625F4"/>
    <w:rsid w:val="005815CD"/>
    <w:rsid w:val="00593244"/>
    <w:rsid w:val="005B66AF"/>
    <w:rsid w:val="005C3C83"/>
    <w:rsid w:val="005C44A4"/>
    <w:rsid w:val="005D2F49"/>
    <w:rsid w:val="006314A2"/>
    <w:rsid w:val="00632B58"/>
    <w:rsid w:val="00632C3C"/>
    <w:rsid w:val="00652F48"/>
    <w:rsid w:val="00656029"/>
    <w:rsid w:val="006927C5"/>
    <w:rsid w:val="00696E24"/>
    <w:rsid w:val="006D2317"/>
    <w:rsid w:val="00700366"/>
    <w:rsid w:val="007200BF"/>
    <w:rsid w:val="00721840"/>
    <w:rsid w:val="00726317"/>
    <w:rsid w:val="00734744"/>
    <w:rsid w:val="007509FD"/>
    <w:rsid w:val="0075290A"/>
    <w:rsid w:val="00775C69"/>
    <w:rsid w:val="00781200"/>
    <w:rsid w:val="00794F66"/>
    <w:rsid w:val="007B2A0E"/>
    <w:rsid w:val="007D70EE"/>
    <w:rsid w:val="007E6A5B"/>
    <w:rsid w:val="007F744E"/>
    <w:rsid w:val="00821017"/>
    <w:rsid w:val="008236FF"/>
    <w:rsid w:val="00841818"/>
    <w:rsid w:val="008542E8"/>
    <w:rsid w:val="008752E2"/>
    <w:rsid w:val="008C36CB"/>
    <w:rsid w:val="008C588E"/>
    <w:rsid w:val="008E17CB"/>
    <w:rsid w:val="008F0D45"/>
    <w:rsid w:val="00920108"/>
    <w:rsid w:val="00927A5F"/>
    <w:rsid w:val="00955701"/>
    <w:rsid w:val="00957C69"/>
    <w:rsid w:val="00961C7B"/>
    <w:rsid w:val="009650B2"/>
    <w:rsid w:val="00971858"/>
    <w:rsid w:val="00981B20"/>
    <w:rsid w:val="009B3CF7"/>
    <w:rsid w:val="009C31AA"/>
    <w:rsid w:val="009C51D9"/>
    <w:rsid w:val="009E2237"/>
    <w:rsid w:val="009E3F2F"/>
    <w:rsid w:val="009F05B6"/>
    <w:rsid w:val="009F55F8"/>
    <w:rsid w:val="00A03694"/>
    <w:rsid w:val="00A139CE"/>
    <w:rsid w:val="00A94C91"/>
    <w:rsid w:val="00AA5F63"/>
    <w:rsid w:val="00AC16C7"/>
    <w:rsid w:val="00AD0F83"/>
    <w:rsid w:val="00AD3EB3"/>
    <w:rsid w:val="00AD4DE1"/>
    <w:rsid w:val="00AE4269"/>
    <w:rsid w:val="00AE71AE"/>
    <w:rsid w:val="00AF585E"/>
    <w:rsid w:val="00B140EE"/>
    <w:rsid w:val="00B17503"/>
    <w:rsid w:val="00B17960"/>
    <w:rsid w:val="00B20ED9"/>
    <w:rsid w:val="00B21D0F"/>
    <w:rsid w:val="00B25899"/>
    <w:rsid w:val="00B26AAC"/>
    <w:rsid w:val="00B456CE"/>
    <w:rsid w:val="00B47B73"/>
    <w:rsid w:val="00B61AAC"/>
    <w:rsid w:val="00B7352B"/>
    <w:rsid w:val="00B83E76"/>
    <w:rsid w:val="00B95A22"/>
    <w:rsid w:val="00BA2FA2"/>
    <w:rsid w:val="00BA3F96"/>
    <w:rsid w:val="00BA6497"/>
    <w:rsid w:val="00BB2E28"/>
    <w:rsid w:val="00BB3965"/>
    <w:rsid w:val="00BC275E"/>
    <w:rsid w:val="00BE115D"/>
    <w:rsid w:val="00BF4449"/>
    <w:rsid w:val="00C34241"/>
    <w:rsid w:val="00C37BC1"/>
    <w:rsid w:val="00C42201"/>
    <w:rsid w:val="00C50367"/>
    <w:rsid w:val="00C52DCD"/>
    <w:rsid w:val="00C54EC9"/>
    <w:rsid w:val="00C65137"/>
    <w:rsid w:val="00C75703"/>
    <w:rsid w:val="00C93127"/>
    <w:rsid w:val="00C960AB"/>
    <w:rsid w:val="00CA4931"/>
    <w:rsid w:val="00CB112C"/>
    <w:rsid w:val="00CB5BE9"/>
    <w:rsid w:val="00CB6ABB"/>
    <w:rsid w:val="00CB78D9"/>
    <w:rsid w:val="00CC39BA"/>
    <w:rsid w:val="00CD3D91"/>
    <w:rsid w:val="00CD6A07"/>
    <w:rsid w:val="00CE5F7E"/>
    <w:rsid w:val="00CF1F2E"/>
    <w:rsid w:val="00CF4403"/>
    <w:rsid w:val="00D0749A"/>
    <w:rsid w:val="00D21241"/>
    <w:rsid w:val="00D22F0B"/>
    <w:rsid w:val="00D27DC5"/>
    <w:rsid w:val="00D36C90"/>
    <w:rsid w:val="00D4719F"/>
    <w:rsid w:val="00D704B6"/>
    <w:rsid w:val="00D73DA9"/>
    <w:rsid w:val="00D82E0D"/>
    <w:rsid w:val="00D92F42"/>
    <w:rsid w:val="00D947F4"/>
    <w:rsid w:val="00D94B95"/>
    <w:rsid w:val="00DA1BAA"/>
    <w:rsid w:val="00DA6C73"/>
    <w:rsid w:val="00DB7818"/>
    <w:rsid w:val="00DC00E8"/>
    <w:rsid w:val="00DC381A"/>
    <w:rsid w:val="00DD678F"/>
    <w:rsid w:val="00DE3799"/>
    <w:rsid w:val="00DF046C"/>
    <w:rsid w:val="00DF34E5"/>
    <w:rsid w:val="00DF763B"/>
    <w:rsid w:val="00E00C06"/>
    <w:rsid w:val="00E21D8F"/>
    <w:rsid w:val="00E31C1E"/>
    <w:rsid w:val="00E647F9"/>
    <w:rsid w:val="00E71933"/>
    <w:rsid w:val="00E85EF7"/>
    <w:rsid w:val="00E90005"/>
    <w:rsid w:val="00E92A86"/>
    <w:rsid w:val="00E95C64"/>
    <w:rsid w:val="00EA5D71"/>
    <w:rsid w:val="00EB4AF5"/>
    <w:rsid w:val="00ED003A"/>
    <w:rsid w:val="00ED150E"/>
    <w:rsid w:val="00ED781E"/>
    <w:rsid w:val="00EE34DE"/>
    <w:rsid w:val="00EE4854"/>
    <w:rsid w:val="00F31748"/>
    <w:rsid w:val="00F40ADB"/>
    <w:rsid w:val="00F41B5C"/>
    <w:rsid w:val="00F4224D"/>
    <w:rsid w:val="00F475B9"/>
    <w:rsid w:val="00F817CF"/>
    <w:rsid w:val="00F863D8"/>
    <w:rsid w:val="00FD1932"/>
    <w:rsid w:val="00FF42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0F51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6099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9</Pages>
  <Words>10876</Words>
  <Characters>61995</Characters>
  <Application>Microsoft Macintosh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7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3</cp:revision>
  <dcterms:created xsi:type="dcterms:W3CDTF">2015-05-19T03:15:00Z</dcterms:created>
  <dcterms:modified xsi:type="dcterms:W3CDTF">2015-05-19T19:10:00Z</dcterms:modified>
</cp:coreProperties>
</file>